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4BBAD" w14:textId="131DB2EE" w:rsidR="00BB217F" w:rsidRPr="006A4196" w:rsidRDefault="00BB217F" w:rsidP="002C56CD">
      <w:pPr>
        <w:spacing w:line="240" w:lineRule="auto"/>
        <w:jc w:val="center"/>
        <w:rPr>
          <w:rFonts w:cstheme="minorHAnsi"/>
        </w:rPr>
      </w:pPr>
      <w:r w:rsidRPr="006A4196">
        <w:rPr>
          <w:rFonts w:cstheme="minorHAnsi"/>
        </w:rPr>
        <w:t>T</w:t>
      </w:r>
      <w:r w:rsidR="00F643B1" w:rsidRPr="006A4196">
        <w:rPr>
          <w:rFonts w:cstheme="minorHAnsi"/>
        </w:rPr>
        <w:t xml:space="preserve">he effect of oil and gas development in the Arctic National Wildlife Refuge on </w:t>
      </w:r>
      <w:r w:rsidR="00AF6420" w:rsidRPr="006A4196">
        <w:rPr>
          <w:rFonts w:cstheme="minorHAnsi"/>
        </w:rPr>
        <w:t>Porcupine Caribou</w:t>
      </w:r>
    </w:p>
    <w:p w14:paraId="7566193E" w14:textId="710F518F" w:rsidR="00DE5076" w:rsidRPr="006A4196" w:rsidRDefault="00DE5076" w:rsidP="002C56CD">
      <w:pPr>
        <w:spacing w:line="240" w:lineRule="auto"/>
        <w:jc w:val="center"/>
        <w:rPr>
          <w:rFonts w:cstheme="minorHAnsi"/>
        </w:rPr>
      </w:pPr>
      <w:r w:rsidRPr="006A4196">
        <w:rPr>
          <w:rFonts w:cstheme="minorHAnsi"/>
        </w:rPr>
        <w:t>Nick Gulotta</w:t>
      </w:r>
    </w:p>
    <w:p w14:paraId="7DA4FD75" w14:textId="42176A45" w:rsidR="00E42227" w:rsidRPr="006A4196" w:rsidRDefault="00D12853" w:rsidP="002C56CD">
      <w:pPr>
        <w:spacing w:line="240" w:lineRule="auto"/>
        <w:rPr>
          <w:rFonts w:cstheme="minorHAnsi"/>
          <w:b/>
          <w:bCs/>
          <w:u w:val="single"/>
        </w:rPr>
      </w:pPr>
      <w:r w:rsidRPr="006A4196">
        <w:rPr>
          <w:rFonts w:cstheme="minorHAnsi"/>
          <w:b/>
          <w:bCs/>
          <w:u w:val="single"/>
        </w:rPr>
        <w:t>INTRODUCTION</w:t>
      </w:r>
    </w:p>
    <w:p w14:paraId="71A80E49" w14:textId="4B18174E" w:rsidR="00BC6A97" w:rsidRPr="006A4196" w:rsidRDefault="00C46A3F" w:rsidP="00617E04">
      <w:pPr>
        <w:spacing w:line="240" w:lineRule="auto"/>
        <w:rPr>
          <w:rFonts w:cstheme="minorHAnsi"/>
        </w:rPr>
      </w:pPr>
      <w:r w:rsidRPr="006A4196">
        <w:rPr>
          <w:rFonts w:cstheme="minorHAnsi"/>
        </w:rPr>
        <w:t>Barren-ground caribou (</w:t>
      </w:r>
      <w:r w:rsidRPr="006A4196">
        <w:rPr>
          <w:rFonts w:cstheme="minorHAnsi"/>
          <w:i/>
          <w:iCs/>
        </w:rPr>
        <w:t xml:space="preserve">Rangifer tarandus </w:t>
      </w:r>
      <w:proofErr w:type="spellStart"/>
      <w:r w:rsidRPr="006A4196">
        <w:rPr>
          <w:rFonts w:cstheme="minorHAnsi"/>
          <w:i/>
          <w:iCs/>
        </w:rPr>
        <w:t>groenlandicus</w:t>
      </w:r>
      <w:proofErr w:type="spellEnd"/>
      <w:r w:rsidRPr="006A4196">
        <w:rPr>
          <w:rFonts w:cstheme="minorHAnsi"/>
          <w:i/>
          <w:iCs/>
        </w:rPr>
        <w:t xml:space="preserve">; R.t </w:t>
      </w:r>
      <w:proofErr w:type="spellStart"/>
      <w:r w:rsidRPr="006A4196">
        <w:rPr>
          <w:rFonts w:cstheme="minorHAnsi"/>
          <w:i/>
          <w:iCs/>
        </w:rPr>
        <w:t>granti</w:t>
      </w:r>
      <w:proofErr w:type="spellEnd"/>
      <w:r w:rsidRPr="006A4196">
        <w:rPr>
          <w:rFonts w:cstheme="minorHAnsi"/>
        </w:rPr>
        <w:t>) are an iconic sub-species of caribou occurring in tundra ecosystems across the circumpolar regions of the world.</w:t>
      </w:r>
      <w:r w:rsidR="00455D53" w:rsidRPr="006A4196">
        <w:rPr>
          <w:rFonts w:cstheme="minorHAnsi"/>
        </w:rPr>
        <w:t xml:space="preserve"> In North America, barren-ground caribou are found across the Canadian Arctic</w:t>
      </w:r>
      <w:r w:rsidR="00E46814" w:rsidRPr="006A4196">
        <w:rPr>
          <w:rFonts w:cstheme="minorHAnsi"/>
        </w:rPr>
        <w:t xml:space="preserve"> (14 subpopulations)</w:t>
      </w:r>
      <w:r w:rsidR="00455D53" w:rsidRPr="006A4196">
        <w:rPr>
          <w:rFonts w:cstheme="minorHAnsi"/>
        </w:rPr>
        <w:t xml:space="preserve"> and</w:t>
      </w:r>
      <w:r w:rsidR="00B95497" w:rsidRPr="006A4196">
        <w:rPr>
          <w:rFonts w:cstheme="minorHAnsi"/>
        </w:rPr>
        <w:t xml:space="preserve"> one herd</w:t>
      </w:r>
      <w:r w:rsidR="00027D0D" w:rsidRPr="006A4196">
        <w:rPr>
          <w:rFonts w:cstheme="minorHAnsi"/>
        </w:rPr>
        <w:t xml:space="preserve"> (i.e., Porcupine Caribou herd)</w:t>
      </w:r>
      <w:r w:rsidR="00B95497" w:rsidRPr="006A4196">
        <w:rPr>
          <w:rFonts w:cstheme="minorHAnsi"/>
        </w:rPr>
        <w:t xml:space="preserve"> occurs in the Alaskan Arctic</w:t>
      </w:r>
      <w:r w:rsidR="00591BF7" w:rsidRPr="006A4196">
        <w:rPr>
          <w:rFonts w:cstheme="minorHAnsi"/>
        </w:rPr>
        <w:t xml:space="preserve">. </w:t>
      </w:r>
      <w:r w:rsidRPr="006A4196">
        <w:rPr>
          <w:rFonts w:cstheme="minorHAnsi"/>
        </w:rPr>
        <w:t>Barren-ground caribou occur in large herd sizes (e.g., upwards of 200,000-400,000 individuals</w:t>
      </w:r>
      <w:r w:rsidR="00A76035" w:rsidRPr="006A4196">
        <w:rPr>
          <w:rFonts w:cstheme="minorHAnsi"/>
        </w:rPr>
        <w:t xml:space="preserve">; </w:t>
      </w:r>
      <w:r w:rsidR="003206BB" w:rsidRPr="006A4196">
        <w:rPr>
          <w:rFonts w:cstheme="minorHAnsi"/>
        </w:rPr>
        <w:t>Griffith et al., 2002)</w:t>
      </w:r>
      <w:r w:rsidRPr="006A4196">
        <w:rPr>
          <w:rFonts w:cstheme="minorHAnsi"/>
        </w:rPr>
        <w:t xml:space="preserve"> and are of high cultural and economic value to indigenous communities</w:t>
      </w:r>
      <w:r w:rsidR="00040D61" w:rsidRPr="006A4196">
        <w:rPr>
          <w:rFonts w:cstheme="minorHAnsi"/>
        </w:rPr>
        <w:t xml:space="preserve"> who rely on caribou for subsistence hunting</w:t>
      </w:r>
      <w:r w:rsidRPr="006A4196">
        <w:rPr>
          <w:rFonts w:cstheme="minorHAnsi"/>
        </w:rPr>
        <w:t xml:space="preserve">. Caribou are the dominant herbivore in tundra ecosystems and occur over vast ranges in their annual cycle that encompasses several hundred thousand square kilometers. </w:t>
      </w:r>
      <w:r w:rsidR="003F750E" w:rsidRPr="006A4196">
        <w:rPr>
          <w:rFonts w:cstheme="minorHAnsi"/>
        </w:rPr>
        <w:t xml:space="preserve">Caribou </w:t>
      </w:r>
      <w:r w:rsidR="00DD4978" w:rsidRPr="006A4196">
        <w:rPr>
          <w:rFonts w:cstheme="minorHAnsi"/>
        </w:rPr>
        <w:t>are exposed to extreme climactic conditions and varying snow conditions from year-</w:t>
      </w:r>
      <w:r w:rsidR="00F042B9" w:rsidRPr="006A4196">
        <w:rPr>
          <w:rFonts w:cstheme="minorHAnsi"/>
        </w:rPr>
        <w:t>to-y</w:t>
      </w:r>
      <w:r w:rsidR="00DD4978" w:rsidRPr="006A4196">
        <w:rPr>
          <w:rFonts w:cstheme="minorHAnsi"/>
        </w:rPr>
        <w:t>ear which alter migratory routes and calving locations</w:t>
      </w:r>
      <w:r w:rsidR="00993113" w:rsidRPr="006A4196">
        <w:rPr>
          <w:rFonts w:cstheme="minorHAnsi"/>
        </w:rPr>
        <w:t xml:space="preserve"> in order to access high quality vegetation</w:t>
      </w:r>
      <w:r w:rsidR="00086242" w:rsidRPr="006A4196">
        <w:rPr>
          <w:rFonts w:cstheme="minorHAnsi"/>
        </w:rPr>
        <w:t xml:space="preserve"> </w:t>
      </w:r>
      <w:r w:rsidR="00BD0884" w:rsidRPr="006A4196">
        <w:rPr>
          <w:rFonts w:cstheme="minorHAnsi"/>
        </w:rPr>
        <w:t>(Russell et al., 1993; Whitten, 1996)</w:t>
      </w:r>
      <w:r w:rsidR="0066157D" w:rsidRPr="006A4196">
        <w:rPr>
          <w:rFonts w:cstheme="minorHAnsi"/>
        </w:rPr>
        <w:t xml:space="preserve">. </w:t>
      </w:r>
      <w:r w:rsidR="00C06973" w:rsidRPr="006A4196">
        <w:rPr>
          <w:rFonts w:cstheme="minorHAnsi"/>
        </w:rPr>
        <w:t xml:space="preserve">Caribou herds naturally fluctuate in high and low abundance making them an ideal candidate to study the temporal variation in population dynamics. </w:t>
      </w:r>
    </w:p>
    <w:p w14:paraId="7B691A1C" w14:textId="4F21535A" w:rsidR="00545C82" w:rsidRPr="006A4196" w:rsidRDefault="00213563" w:rsidP="00617E04">
      <w:pPr>
        <w:spacing w:line="240" w:lineRule="auto"/>
        <w:rPr>
          <w:rFonts w:cstheme="minorHAnsi"/>
        </w:rPr>
      </w:pPr>
      <w:r w:rsidRPr="006A4196">
        <w:rPr>
          <w:rFonts w:cstheme="minorHAnsi"/>
        </w:rPr>
        <w:t xml:space="preserve">In recent years, the debate to </w:t>
      </w:r>
      <w:r w:rsidR="002B4A8E" w:rsidRPr="006A4196">
        <w:rPr>
          <w:rFonts w:cstheme="minorHAnsi"/>
        </w:rPr>
        <w:t>extract</w:t>
      </w:r>
      <w:r w:rsidRPr="006A4196">
        <w:rPr>
          <w:rFonts w:cstheme="minorHAnsi"/>
        </w:rPr>
        <w:t xml:space="preserve"> oil in the </w:t>
      </w:r>
      <w:r w:rsidR="00B77251" w:rsidRPr="006A4196">
        <w:rPr>
          <w:rFonts w:cstheme="minorHAnsi"/>
        </w:rPr>
        <w:t xml:space="preserve">Arctic National Wildlife Refuge (ANWR) </w:t>
      </w:r>
      <w:r w:rsidRPr="006A4196">
        <w:rPr>
          <w:rFonts w:cstheme="minorHAnsi"/>
        </w:rPr>
        <w:t xml:space="preserve">has been renewed leaving the future of </w:t>
      </w:r>
      <w:r w:rsidR="003F750E" w:rsidRPr="006A4196">
        <w:rPr>
          <w:rFonts w:cstheme="minorHAnsi"/>
        </w:rPr>
        <w:t>the Porcupine</w:t>
      </w:r>
      <w:r w:rsidR="00640E1C" w:rsidRPr="006A4196">
        <w:rPr>
          <w:rFonts w:cstheme="minorHAnsi"/>
        </w:rPr>
        <w:t xml:space="preserve"> Caribou herd</w:t>
      </w:r>
      <w:r w:rsidR="007F31DB" w:rsidRPr="006A4196">
        <w:rPr>
          <w:rFonts w:cstheme="minorHAnsi"/>
        </w:rPr>
        <w:t xml:space="preserve"> (PCH)</w:t>
      </w:r>
      <w:r w:rsidR="00640E1C" w:rsidRPr="006A4196">
        <w:rPr>
          <w:rFonts w:cstheme="minorHAnsi"/>
        </w:rPr>
        <w:t xml:space="preserve"> </w:t>
      </w:r>
      <w:r w:rsidR="000E5733" w:rsidRPr="006A4196">
        <w:rPr>
          <w:rFonts w:cstheme="minorHAnsi"/>
        </w:rPr>
        <w:t xml:space="preserve">in jeopardy. </w:t>
      </w:r>
      <w:r w:rsidR="00C46A3F" w:rsidRPr="006A4196">
        <w:rPr>
          <w:rFonts w:cstheme="minorHAnsi"/>
        </w:rPr>
        <w:t xml:space="preserve">The </w:t>
      </w:r>
      <w:r w:rsidR="00640E1C" w:rsidRPr="006A4196">
        <w:rPr>
          <w:rFonts w:cstheme="minorHAnsi"/>
        </w:rPr>
        <w:t>PCH</w:t>
      </w:r>
      <w:r w:rsidR="00C46A3F" w:rsidRPr="006A4196">
        <w:rPr>
          <w:rFonts w:cstheme="minorHAnsi"/>
        </w:rPr>
        <w:t xml:space="preserve"> is a large nomadic herd</w:t>
      </w:r>
      <w:r w:rsidR="00844612" w:rsidRPr="006A4196">
        <w:rPr>
          <w:rFonts w:cstheme="minorHAnsi"/>
        </w:rPr>
        <w:t xml:space="preserve"> of barren-ground caribou</w:t>
      </w:r>
      <w:r w:rsidR="00C46A3F" w:rsidRPr="006A4196">
        <w:rPr>
          <w:rFonts w:cstheme="minorHAnsi"/>
        </w:rPr>
        <w:t xml:space="preserve"> (~200,000 individuals) that migrates every spring to distinct calving grounds located in the </w:t>
      </w:r>
      <w:r w:rsidR="002F09C0" w:rsidRPr="006A4196">
        <w:rPr>
          <w:rFonts w:cstheme="minorHAnsi"/>
        </w:rPr>
        <w:t>coastal</w:t>
      </w:r>
      <w:r w:rsidR="00C46A3F" w:rsidRPr="006A4196">
        <w:rPr>
          <w:rFonts w:cstheme="minorHAnsi"/>
        </w:rPr>
        <w:t xml:space="preserve"> plain of the</w:t>
      </w:r>
      <w:r w:rsidR="002F2A65" w:rsidRPr="006A4196">
        <w:rPr>
          <w:rFonts w:cstheme="minorHAnsi"/>
        </w:rPr>
        <w:t xml:space="preserve"> ANWR</w:t>
      </w:r>
      <w:r w:rsidR="00152E25">
        <w:rPr>
          <w:rFonts w:cstheme="minorHAnsi"/>
        </w:rPr>
        <w:t xml:space="preserve"> </w:t>
      </w:r>
      <w:r w:rsidR="000E5733" w:rsidRPr="006A4196">
        <w:rPr>
          <w:rFonts w:cstheme="minorHAnsi"/>
        </w:rPr>
        <w:t xml:space="preserve">The proposed </w:t>
      </w:r>
      <w:r w:rsidR="009724A9" w:rsidRPr="006A4196">
        <w:rPr>
          <w:rFonts w:cstheme="minorHAnsi"/>
        </w:rPr>
        <w:t xml:space="preserve">drilling operation occurs over a large proportion of the </w:t>
      </w:r>
      <w:r w:rsidR="00FD5A67" w:rsidRPr="006A4196">
        <w:rPr>
          <w:rFonts w:cstheme="minorHAnsi"/>
        </w:rPr>
        <w:t xml:space="preserve">PCH </w:t>
      </w:r>
      <w:r w:rsidR="009724A9" w:rsidRPr="006A4196">
        <w:rPr>
          <w:rFonts w:cstheme="minorHAnsi"/>
        </w:rPr>
        <w:t>calving grounds</w:t>
      </w:r>
      <w:r w:rsidR="00FD5A67" w:rsidRPr="006A4196">
        <w:rPr>
          <w:rFonts w:cstheme="minorHAnsi"/>
        </w:rPr>
        <w:t xml:space="preserve"> </w:t>
      </w:r>
      <w:r w:rsidR="008D0AE9" w:rsidRPr="006A4196">
        <w:rPr>
          <w:rFonts w:cstheme="minorHAnsi"/>
        </w:rPr>
        <w:t>and could dramatically alter the access to quality vegetation</w:t>
      </w:r>
      <w:r w:rsidR="005A2D40" w:rsidRPr="006A4196">
        <w:rPr>
          <w:rFonts w:cstheme="minorHAnsi"/>
        </w:rPr>
        <w:t xml:space="preserve">, </w:t>
      </w:r>
      <w:r w:rsidR="00A2232C" w:rsidRPr="006A4196">
        <w:rPr>
          <w:rFonts w:cstheme="minorHAnsi"/>
        </w:rPr>
        <w:t xml:space="preserve">and large expenses of </w:t>
      </w:r>
      <w:r w:rsidR="00BE55AF" w:rsidRPr="006A4196">
        <w:rPr>
          <w:rFonts w:cstheme="minorHAnsi"/>
        </w:rPr>
        <w:t xml:space="preserve">land </w:t>
      </w:r>
      <w:r w:rsidR="00853509" w:rsidRPr="006A4196">
        <w:rPr>
          <w:rFonts w:cstheme="minorHAnsi"/>
        </w:rPr>
        <w:t>required during the calving period</w:t>
      </w:r>
      <w:r w:rsidR="004766AC" w:rsidRPr="006A4196">
        <w:rPr>
          <w:rFonts w:cstheme="minorHAnsi"/>
        </w:rPr>
        <w:t>.</w:t>
      </w:r>
      <w:r w:rsidR="003771DA" w:rsidRPr="006A4196">
        <w:rPr>
          <w:rFonts w:cstheme="minorHAnsi"/>
        </w:rPr>
        <w:t xml:space="preserve"> </w:t>
      </w:r>
      <w:r w:rsidR="00FC2412" w:rsidRPr="006A4196">
        <w:rPr>
          <w:rFonts w:cstheme="minorHAnsi"/>
        </w:rPr>
        <w:t>C</w:t>
      </w:r>
      <w:r w:rsidR="003771DA" w:rsidRPr="006A4196">
        <w:rPr>
          <w:rFonts w:cstheme="minorHAnsi"/>
        </w:rPr>
        <w:t>a</w:t>
      </w:r>
      <w:r w:rsidR="00A27C42" w:rsidRPr="006A4196">
        <w:rPr>
          <w:rFonts w:cstheme="minorHAnsi"/>
        </w:rPr>
        <w:t>ribou avoid areas of human disturbance</w:t>
      </w:r>
      <w:r w:rsidR="00885B57" w:rsidRPr="006A4196">
        <w:rPr>
          <w:rFonts w:cstheme="minorHAnsi"/>
        </w:rPr>
        <w:t xml:space="preserve"> during the calving </w:t>
      </w:r>
      <w:r w:rsidR="00866FF6" w:rsidRPr="006A4196">
        <w:rPr>
          <w:rFonts w:cstheme="minorHAnsi"/>
        </w:rPr>
        <w:t>period</w:t>
      </w:r>
      <w:r w:rsidR="00A27C42" w:rsidRPr="006A4196">
        <w:rPr>
          <w:rFonts w:cstheme="minorHAnsi"/>
        </w:rPr>
        <w:t xml:space="preserve"> </w:t>
      </w:r>
      <w:r w:rsidR="00FC4915" w:rsidRPr="006A4196">
        <w:rPr>
          <w:rFonts w:cstheme="minorHAnsi"/>
        </w:rPr>
        <w:t>(Cameron et al., 2005)</w:t>
      </w:r>
      <w:r w:rsidR="00FC2412" w:rsidRPr="006A4196">
        <w:rPr>
          <w:rFonts w:cstheme="minorHAnsi"/>
        </w:rPr>
        <w:t>, and a</w:t>
      </w:r>
      <w:r w:rsidR="008D0AE9" w:rsidRPr="006A4196">
        <w:rPr>
          <w:rFonts w:cstheme="minorHAnsi"/>
        </w:rPr>
        <w:t>ccess to quality vegetation has been found to increas</w:t>
      </w:r>
      <w:r w:rsidR="007715C1" w:rsidRPr="006A4196">
        <w:rPr>
          <w:rFonts w:cstheme="minorHAnsi"/>
        </w:rPr>
        <w:t>e</w:t>
      </w:r>
      <w:r w:rsidR="008D0AE9" w:rsidRPr="006A4196">
        <w:rPr>
          <w:rFonts w:cstheme="minorHAnsi"/>
        </w:rPr>
        <w:t xml:space="preserve"> calf birth weights and overall survival of </w:t>
      </w:r>
      <w:r w:rsidR="00194BFC" w:rsidRPr="006A4196">
        <w:rPr>
          <w:rFonts w:cstheme="minorHAnsi"/>
        </w:rPr>
        <w:t>calves</w:t>
      </w:r>
      <w:r w:rsidR="003D5764" w:rsidRPr="006A4196">
        <w:rPr>
          <w:rFonts w:cstheme="minorHAnsi"/>
        </w:rPr>
        <w:t xml:space="preserve"> </w:t>
      </w:r>
      <w:r w:rsidR="00E040ED" w:rsidRPr="006A4196">
        <w:rPr>
          <w:rFonts w:cstheme="minorHAnsi"/>
        </w:rPr>
        <w:t>(Chan-McLeod et al., 1994; Cameron et al., 2005)</w:t>
      </w:r>
      <w:r w:rsidR="00E121DC" w:rsidRPr="006A4196">
        <w:rPr>
          <w:rFonts w:cstheme="minorHAnsi"/>
        </w:rPr>
        <w:t xml:space="preserve">. </w:t>
      </w:r>
      <w:r w:rsidR="00FC24BC" w:rsidRPr="006A4196">
        <w:rPr>
          <w:rFonts w:cstheme="minorHAnsi"/>
        </w:rPr>
        <w:t xml:space="preserve">Proposed drilling could be </w:t>
      </w:r>
      <w:r w:rsidR="003D5764" w:rsidRPr="006A4196">
        <w:rPr>
          <w:rFonts w:cstheme="minorHAnsi"/>
        </w:rPr>
        <w:t xml:space="preserve">problematic for a herd that </w:t>
      </w:r>
      <w:r w:rsidR="00780818" w:rsidRPr="006A4196">
        <w:rPr>
          <w:rFonts w:cstheme="minorHAnsi"/>
        </w:rPr>
        <w:t>has</w:t>
      </w:r>
      <w:r w:rsidR="00346E59" w:rsidRPr="006A4196">
        <w:rPr>
          <w:rFonts w:cstheme="minorHAnsi"/>
        </w:rPr>
        <w:t xml:space="preserve"> a</w:t>
      </w:r>
      <w:r w:rsidR="00780818" w:rsidRPr="006A4196">
        <w:rPr>
          <w:rFonts w:cstheme="minorHAnsi"/>
        </w:rPr>
        <w:t xml:space="preserve"> lower reproductive rate compared to other caribou herds</w:t>
      </w:r>
      <w:r w:rsidR="00AC43C3" w:rsidRPr="006A4196">
        <w:rPr>
          <w:rFonts w:cstheme="minorHAnsi"/>
        </w:rPr>
        <w:t xml:space="preserve"> and could cause </w:t>
      </w:r>
      <w:r w:rsidR="00612814" w:rsidRPr="006A4196">
        <w:rPr>
          <w:rFonts w:cstheme="minorHAnsi"/>
        </w:rPr>
        <w:t xml:space="preserve">long-term </w:t>
      </w:r>
      <w:r w:rsidR="00AC43C3" w:rsidRPr="006A4196">
        <w:rPr>
          <w:rFonts w:cstheme="minorHAnsi"/>
        </w:rPr>
        <w:t xml:space="preserve">population decline </w:t>
      </w:r>
      <w:r w:rsidR="00112BBB" w:rsidRPr="006A4196">
        <w:rPr>
          <w:rFonts w:cstheme="minorHAnsi"/>
        </w:rPr>
        <w:t xml:space="preserve">(Russell et al., 1993; Whitten, 1996; Griffith et al., 2002). </w:t>
      </w:r>
      <w:r w:rsidR="00883825" w:rsidRPr="006A4196">
        <w:rPr>
          <w:rFonts w:cstheme="minorHAnsi"/>
        </w:rPr>
        <w:t>Given the low reproductive rate</w:t>
      </w:r>
      <w:r w:rsidR="00612814" w:rsidRPr="006A4196">
        <w:rPr>
          <w:rFonts w:cstheme="minorHAnsi"/>
        </w:rPr>
        <w:t>s</w:t>
      </w:r>
      <w:r w:rsidR="00883825" w:rsidRPr="006A4196">
        <w:rPr>
          <w:rFonts w:cstheme="minorHAnsi"/>
        </w:rPr>
        <w:t xml:space="preserve">, how will the PCH respond </w:t>
      </w:r>
      <w:r w:rsidR="00E900DD" w:rsidRPr="006A4196">
        <w:rPr>
          <w:rFonts w:cstheme="minorHAnsi"/>
        </w:rPr>
        <w:t xml:space="preserve">to proposed oil and gas </w:t>
      </w:r>
      <w:r w:rsidR="005625FD" w:rsidRPr="006A4196">
        <w:rPr>
          <w:rFonts w:cstheme="minorHAnsi"/>
        </w:rPr>
        <w:t>developments</w:t>
      </w:r>
      <w:r w:rsidR="00E900DD" w:rsidRPr="006A4196">
        <w:rPr>
          <w:rFonts w:cstheme="minorHAnsi"/>
        </w:rPr>
        <w:t xml:space="preserve"> </w:t>
      </w:r>
      <w:r w:rsidR="005625FD" w:rsidRPr="006A4196">
        <w:rPr>
          <w:rFonts w:cstheme="minorHAnsi"/>
        </w:rPr>
        <w:t xml:space="preserve">on </w:t>
      </w:r>
      <w:r w:rsidR="00E900DD" w:rsidRPr="006A4196">
        <w:rPr>
          <w:rFonts w:cstheme="minorHAnsi"/>
        </w:rPr>
        <w:t>their calving grounds?</w:t>
      </w:r>
      <w:r w:rsidR="000F5956" w:rsidRPr="006A4196">
        <w:rPr>
          <w:rFonts w:cstheme="minorHAnsi"/>
        </w:rPr>
        <w:t xml:space="preserve"> </w:t>
      </w:r>
      <w:r w:rsidR="005625FD" w:rsidRPr="006A4196">
        <w:rPr>
          <w:rFonts w:cstheme="minorHAnsi"/>
        </w:rPr>
        <w:t xml:space="preserve">Here we </w:t>
      </w:r>
      <w:r w:rsidR="00095779" w:rsidRPr="006A4196">
        <w:rPr>
          <w:rFonts w:cstheme="minorHAnsi"/>
        </w:rPr>
        <w:t>simulate the effect of proposed oil and gas development on</w:t>
      </w:r>
      <w:r w:rsidR="00D72AA7" w:rsidRPr="006A4196">
        <w:rPr>
          <w:rFonts w:cstheme="minorHAnsi"/>
        </w:rPr>
        <w:t xml:space="preserve"> the PCH by implementing an age-</w:t>
      </w:r>
      <w:r w:rsidR="00147C69" w:rsidRPr="006A4196">
        <w:rPr>
          <w:rFonts w:cstheme="minorHAnsi"/>
        </w:rPr>
        <w:t>structured</w:t>
      </w:r>
      <w:r w:rsidR="00D72AA7" w:rsidRPr="006A4196">
        <w:rPr>
          <w:rFonts w:cstheme="minorHAnsi"/>
        </w:rPr>
        <w:t xml:space="preserve"> population model</w:t>
      </w:r>
      <w:r w:rsidR="00222420" w:rsidRPr="006A4196">
        <w:rPr>
          <w:rFonts w:cstheme="minorHAnsi"/>
        </w:rPr>
        <w:t xml:space="preserve"> that test</w:t>
      </w:r>
      <w:r w:rsidR="00612814" w:rsidRPr="006A4196">
        <w:rPr>
          <w:rFonts w:cstheme="minorHAnsi"/>
        </w:rPr>
        <w:t>s</w:t>
      </w:r>
      <w:r w:rsidR="00222420" w:rsidRPr="006A4196">
        <w:rPr>
          <w:rFonts w:cstheme="minorHAnsi"/>
        </w:rPr>
        <w:t xml:space="preserve"> the effect of lower calf survival on long-term population dynamics.</w:t>
      </w:r>
      <w:r w:rsidR="009007EF" w:rsidRPr="006A4196">
        <w:rPr>
          <w:rFonts w:cstheme="minorHAnsi"/>
        </w:rPr>
        <w:t xml:space="preserve"> We simulated the effect of a </w:t>
      </w:r>
      <w:r w:rsidR="00B940F0" w:rsidRPr="006A4196">
        <w:rPr>
          <w:rFonts w:cstheme="minorHAnsi"/>
        </w:rPr>
        <w:t>5</w:t>
      </w:r>
      <w:r w:rsidR="009007EF" w:rsidRPr="006A4196">
        <w:rPr>
          <w:rFonts w:cstheme="minorHAnsi"/>
        </w:rPr>
        <w:t xml:space="preserve">%, </w:t>
      </w:r>
      <w:r w:rsidR="00B940F0" w:rsidRPr="006A4196">
        <w:rPr>
          <w:rFonts w:cstheme="minorHAnsi"/>
        </w:rPr>
        <w:t>10</w:t>
      </w:r>
      <w:r w:rsidR="009007EF" w:rsidRPr="006A4196">
        <w:rPr>
          <w:rFonts w:cstheme="minorHAnsi"/>
        </w:rPr>
        <w:t xml:space="preserve">%, and </w:t>
      </w:r>
      <w:r w:rsidR="00B940F0" w:rsidRPr="006A4196">
        <w:rPr>
          <w:rFonts w:cstheme="minorHAnsi"/>
        </w:rPr>
        <w:t>2</w:t>
      </w:r>
      <w:r w:rsidR="009007EF" w:rsidRPr="006A4196">
        <w:rPr>
          <w:rFonts w:cstheme="minorHAnsi"/>
        </w:rPr>
        <w:t>0% reduction in calf</w:t>
      </w:r>
      <w:r w:rsidR="00BB076A" w:rsidRPr="006A4196">
        <w:rPr>
          <w:rFonts w:cstheme="minorHAnsi"/>
        </w:rPr>
        <w:t xml:space="preserve"> survival rates. </w:t>
      </w:r>
      <w:r w:rsidR="003776AC" w:rsidRPr="006A4196">
        <w:rPr>
          <w:rFonts w:cstheme="minorHAnsi"/>
        </w:rPr>
        <w:t xml:space="preserve">We assumed that oil and gas developments would have a negative impact on calf survival since previous studies have shown shifts in calving locations in response </w:t>
      </w:r>
      <w:r w:rsidR="003D2BBE" w:rsidRPr="006A4196">
        <w:rPr>
          <w:rFonts w:cstheme="minorHAnsi"/>
        </w:rPr>
        <w:t xml:space="preserve">to </w:t>
      </w:r>
      <w:r w:rsidR="003776AC" w:rsidRPr="006A4196">
        <w:rPr>
          <w:rFonts w:cstheme="minorHAnsi"/>
        </w:rPr>
        <w:t xml:space="preserve">land use changes </w:t>
      </w:r>
      <w:r w:rsidR="00000B58" w:rsidRPr="006A4196">
        <w:rPr>
          <w:rFonts w:cstheme="minorHAnsi"/>
        </w:rPr>
        <w:t xml:space="preserve">(Cameron et al., 2005). </w:t>
      </w:r>
      <w:r w:rsidR="003776AC" w:rsidRPr="006A4196">
        <w:rPr>
          <w:rFonts w:cstheme="minorHAnsi"/>
        </w:rPr>
        <w:t>We</w:t>
      </w:r>
      <w:r w:rsidR="00E31590" w:rsidRPr="006A4196">
        <w:rPr>
          <w:rFonts w:cstheme="minorHAnsi"/>
        </w:rPr>
        <w:t xml:space="preserve"> also assumed if</w:t>
      </w:r>
      <w:r w:rsidR="003776AC" w:rsidRPr="006A4196">
        <w:rPr>
          <w:rFonts w:cstheme="minorHAnsi"/>
        </w:rPr>
        <w:t xml:space="preserve"> the PCH calving location is displaced outside of the </w:t>
      </w:r>
      <w:r w:rsidR="002F09C0" w:rsidRPr="006A4196">
        <w:rPr>
          <w:rFonts w:cstheme="minorHAnsi"/>
        </w:rPr>
        <w:t>coastal</w:t>
      </w:r>
      <w:r w:rsidR="003776AC" w:rsidRPr="006A4196">
        <w:rPr>
          <w:rFonts w:cstheme="minorHAnsi"/>
        </w:rPr>
        <w:t xml:space="preserve"> plain due to human disturbance </w:t>
      </w:r>
      <w:r w:rsidR="00E31590" w:rsidRPr="006A4196">
        <w:rPr>
          <w:rFonts w:cstheme="minorHAnsi"/>
        </w:rPr>
        <w:t>predation would increase and the</w:t>
      </w:r>
      <w:r w:rsidR="00C84E35" w:rsidRPr="006A4196">
        <w:rPr>
          <w:rFonts w:cstheme="minorHAnsi"/>
        </w:rPr>
        <w:t xml:space="preserve"> access to high quality forage</w:t>
      </w:r>
      <w:r w:rsidR="0051505A" w:rsidRPr="006A4196">
        <w:rPr>
          <w:rFonts w:cstheme="minorHAnsi"/>
        </w:rPr>
        <w:t xml:space="preserve"> required for lactation</w:t>
      </w:r>
      <w:r w:rsidR="00C84E35" w:rsidRPr="006A4196">
        <w:rPr>
          <w:rFonts w:cstheme="minorHAnsi"/>
        </w:rPr>
        <w:t xml:space="preserve"> would decrease thus causing a lower survival </w:t>
      </w:r>
      <w:r w:rsidR="0051505A" w:rsidRPr="006A4196">
        <w:rPr>
          <w:rFonts w:cstheme="minorHAnsi"/>
        </w:rPr>
        <w:t>for calves</w:t>
      </w:r>
      <w:r w:rsidR="006B5B10" w:rsidRPr="006A4196">
        <w:rPr>
          <w:rFonts w:cstheme="minorHAnsi"/>
        </w:rPr>
        <w:t>.</w:t>
      </w:r>
    </w:p>
    <w:p w14:paraId="295BA652" w14:textId="209251BE" w:rsidR="00C633D5" w:rsidRPr="006A4196" w:rsidRDefault="00C633D5" w:rsidP="00617E04">
      <w:pPr>
        <w:spacing w:line="240" w:lineRule="auto"/>
        <w:rPr>
          <w:rFonts w:cstheme="minorHAnsi"/>
          <w:b/>
          <w:bCs/>
          <w:u w:val="single"/>
        </w:rPr>
      </w:pPr>
      <w:r w:rsidRPr="006A4196">
        <w:rPr>
          <w:rFonts w:cstheme="minorHAnsi"/>
          <w:b/>
          <w:bCs/>
          <w:u w:val="single"/>
        </w:rPr>
        <w:t>LIFE HISTORY</w:t>
      </w:r>
    </w:p>
    <w:p w14:paraId="0FFF045D" w14:textId="04E7C272" w:rsidR="00911845" w:rsidRPr="006A4196" w:rsidRDefault="00561907" w:rsidP="00617E04">
      <w:pPr>
        <w:spacing w:line="240" w:lineRule="auto"/>
        <w:rPr>
          <w:rFonts w:cstheme="minorHAnsi"/>
        </w:rPr>
      </w:pPr>
      <w:r w:rsidRPr="006A4196">
        <w:rPr>
          <w:rFonts w:cstheme="minorHAnsi"/>
        </w:rPr>
        <w:t>The PCH</w:t>
      </w:r>
      <w:r w:rsidR="00AE50D9" w:rsidRPr="006A4196">
        <w:rPr>
          <w:rFonts w:cstheme="minorHAnsi"/>
        </w:rPr>
        <w:t xml:space="preserve"> are a </w:t>
      </w:r>
      <w:r w:rsidR="0012077B" w:rsidRPr="006A4196">
        <w:rPr>
          <w:rFonts w:cstheme="minorHAnsi"/>
        </w:rPr>
        <w:t xml:space="preserve">large herd of (~200,000) </w:t>
      </w:r>
      <w:r w:rsidR="00AE50D9" w:rsidRPr="006A4196">
        <w:rPr>
          <w:rFonts w:cstheme="minorHAnsi"/>
        </w:rPr>
        <w:t xml:space="preserve">migratory </w:t>
      </w:r>
      <w:r w:rsidR="002C2431" w:rsidRPr="006A4196">
        <w:rPr>
          <w:rFonts w:cstheme="minorHAnsi"/>
        </w:rPr>
        <w:t xml:space="preserve">caribou </w:t>
      </w:r>
      <w:r w:rsidR="00C9393F" w:rsidRPr="006A4196">
        <w:rPr>
          <w:rFonts w:cstheme="minorHAnsi"/>
        </w:rPr>
        <w:t>that</w:t>
      </w:r>
      <w:r w:rsidR="0079785B" w:rsidRPr="006A4196">
        <w:rPr>
          <w:rFonts w:cstheme="minorHAnsi"/>
        </w:rPr>
        <w:t xml:space="preserve"> winters in the Brooks Range of Alaska and Ogilvie Mountains </w:t>
      </w:r>
      <w:r w:rsidR="00065019" w:rsidRPr="006A4196">
        <w:rPr>
          <w:rFonts w:cstheme="minorHAnsi"/>
        </w:rPr>
        <w:t>of Yukon, Canada</w:t>
      </w:r>
      <w:r w:rsidR="00A91E82" w:rsidRPr="006A4196">
        <w:rPr>
          <w:rFonts w:cstheme="minorHAnsi"/>
        </w:rPr>
        <w:t xml:space="preserve">, </w:t>
      </w:r>
      <w:r w:rsidR="006F249F" w:rsidRPr="006A4196">
        <w:rPr>
          <w:rFonts w:cstheme="minorHAnsi"/>
        </w:rPr>
        <w:t>which is located just south of the tree-line</w:t>
      </w:r>
      <w:r w:rsidR="00065019" w:rsidRPr="006A4196">
        <w:rPr>
          <w:rFonts w:cstheme="minorHAnsi"/>
        </w:rPr>
        <w:t>.</w:t>
      </w:r>
      <w:r w:rsidR="00B95262" w:rsidRPr="006A4196">
        <w:rPr>
          <w:rFonts w:cstheme="minorHAnsi"/>
        </w:rPr>
        <w:t xml:space="preserve"> The PCH calving grounds is located</w:t>
      </w:r>
      <w:r w:rsidR="00DE2DB4" w:rsidRPr="006A4196">
        <w:rPr>
          <w:rFonts w:cstheme="minorHAnsi"/>
        </w:rPr>
        <w:t xml:space="preserve"> on the </w:t>
      </w:r>
      <w:r w:rsidR="002F09C0" w:rsidRPr="006A4196">
        <w:rPr>
          <w:rFonts w:cstheme="minorHAnsi"/>
        </w:rPr>
        <w:t>coastal</w:t>
      </w:r>
      <w:r w:rsidR="00DE2DB4" w:rsidRPr="006A4196">
        <w:rPr>
          <w:rFonts w:cstheme="minorHAnsi"/>
        </w:rPr>
        <w:t xml:space="preserve"> plains of the </w:t>
      </w:r>
      <w:r w:rsidR="00743B84" w:rsidRPr="006A4196">
        <w:rPr>
          <w:rFonts w:cstheme="minorHAnsi"/>
        </w:rPr>
        <w:t>ANWR</w:t>
      </w:r>
      <w:r w:rsidR="00B95262" w:rsidRPr="006A4196">
        <w:rPr>
          <w:rFonts w:cstheme="minorHAnsi"/>
        </w:rPr>
        <w:t xml:space="preserve"> in Alaska and</w:t>
      </w:r>
      <w:r w:rsidR="00152E25">
        <w:rPr>
          <w:rFonts w:cstheme="minorHAnsi"/>
        </w:rPr>
        <w:t xml:space="preserve"> </w:t>
      </w:r>
      <w:r w:rsidR="00D60CE5" w:rsidRPr="006A4196">
        <w:rPr>
          <w:rFonts w:cstheme="minorHAnsi"/>
        </w:rPr>
        <w:t>encompasses ~ 6,000 km2</w:t>
      </w:r>
      <w:r w:rsidR="006F249F" w:rsidRPr="006A4196">
        <w:rPr>
          <w:rFonts w:cstheme="minorHAnsi"/>
        </w:rPr>
        <w:t xml:space="preserve"> on the arctic tundra</w:t>
      </w:r>
      <w:r w:rsidR="00D60CE5" w:rsidRPr="006A4196">
        <w:rPr>
          <w:rFonts w:cstheme="minorHAnsi"/>
        </w:rPr>
        <w:t xml:space="preserve"> </w:t>
      </w:r>
      <w:r w:rsidR="00605B76" w:rsidRPr="006A4196">
        <w:rPr>
          <w:rFonts w:cstheme="minorHAnsi"/>
        </w:rPr>
        <w:t>(Russell et al., 1993; Whitten, 1996; Griffith et al., 2002)</w:t>
      </w:r>
      <w:r w:rsidR="0089086A" w:rsidRPr="006A4196">
        <w:rPr>
          <w:rFonts w:cstheme="minorHAnsi"/>
        </w:rPr>
        <w:t xml:space="preserve">. </w:t>
      </w:r>
      <w:r w:rsidR="00F622CD" w:rsidRPr="006A4196">
        <w:rPr>
          <w:rFonts w:cstheme="minorHAnsi"/>
        </w:rPr>
        <w:t xml:space="preserve">Migration to the calving grounds starts </w:t>
      </w:r>
      <w:r w:rsidR="00286F88" w:rsidRPr="006A4196">
        <w:rPr>
          <w:rFonts w:cstheme="minorHAnsi"/>
        </w:rPr>
        <w:t>in</w:t>
      </w:r>
      <w:r w:rsidR="004C42EC" w:rsidRPr="006A4196">
        <w:rPr>
          <w:rFonts w:cstheme="minorHAnsi"/>
        </w:rPr>
        <w:t xml:space="preserve"> April and continues into </w:t>
      </w:r>
      <w:r w:rsidR="00B445B6" w:rsidRPr="006A4196">
        <w:rPr>
          <w:rFonts w:cstheme="minorHAnsi"/>
        </w:rPr>
        <w:t>mid-May, and the departure from the calving grounds to the wintering range starts in late-June and early-July</w:t>
      </w:r>
      <w:r w:rsidR="001664A6" w:rsidRPr="006A4196">
        <w:rPr>
          <w:rFonts w:cstheme="minorHAnsi"/>
        </w:rPr>
        <w:t>.</w:t>
      </w:r>
      <w:r w:rsidR="00B445B6" w:rsidRPr="006A4196">
        <w:rPr>
          <w:rFonts w:cstheme="minorHAnsi"/>
        </w:rPr>
        <w:t xml:space="preserve"> </w:t>
      </w:r>
      <w:r w:rsidR="00D6082B" w:rsidRPr="006A4196">
        <w:rPr>
          <w:rFonts w:cstheme="minorHAnsi"/>
        </w:rPr>
        <w:t>Caribou do not have pre-determined migratory route</w:t>
      </w:r>
      <w:r w:rsidR="00FE062E" w:rsidRPr="006A4196">
        <w:rPr>
          <w:rFonts w:cstheme="minorHAnsi"/>
        </w:rPr>
        <w:t xml:space="preserve">s </w:t>
      </w:r>
      <w:r w:rsidR="00E16EDA" w:rsidRPr="006A4196">
        <w:rPr>
          <w:rFonts w:cstheme="minorHAnsi"/>
        </w:rPr>
        <w:t>to their summer and winter ranges</w:t>
      </w:r>
      <w:r w:rsidR="00767A0D" w:rsidRPr="006A4196">
        <w:rPr>
          <w:rFonts w:cstheme="minorHAnsi"/>
        </w:rPr>
        <w:t>,</w:t>
      </w:r>
      <w:r w:rsidR="001F2549" w:rsidRPr="006A4196">
        <w:rPr>
          <w:rFonts w:cstheme="minorHAnsi"/>
        </w:rPr>
        <w:t xml:space="preserve"> and </w:t>
      </w:r>
      <w:r w:rsidR="00767A0D" w:rsidRPr="006A4196">
        <w:rPr>
          <w:rFonts w:cstheme="minorHAnsi"/>
        </w:rPr>
        <w:t xml:space="preserve">migration </w:t>
      </w:r>
      <w:r w:rsidR="001F2549" w:rsidRPr="006A4196">
        <w:rPr>
          <w:rFonts w:cstheme="minorHAnsi"/>
        </w:rPr>
        <w:t xml:space="preserve">routes </w:t>
      </w:r>
      <w:r w:rsidR="00800AD0" w:rsidRPr="006A4196">
        <w:rPr>
          <w:rFonts w:cstheme="minorHAnsi"/>
        </w:rPr>
        <w:t xml:space="preserve">are largely dependent on environmental conditions </w:t>
      </w:r>
      <w:r w:rsidR="00605B76" w:rsidRPr="006A4196">
        <w:rPr>
          <w:rFonts w:cstheme="minorHAnsi"/>
        </w:rPr>
        <w:t xml:space="preserve">(Russell et al., 1993; Whitten, 1996; Griffith et al., 2002). </w:t>
      </w:r>
      <w:r w:rsidR="003165C2" w:rsidRPr="006A4196">
        <w:rPr>
          <w:rFonts w:cstheme="minorHAnsi"/>
        </w:rPr>
        <w:t>During the</w:t>
      </w:r>
      <w:r w:rsidR="00093F54" w:rsidRPr="006A4196">
        <w:rPr>
          <w:rFonts w:cstheme="minorHAnsi"/>
        </w:rPr>
        <w:t xml:space="preserve"> </w:t>
      </w:r>
      <w:r w:rsidR="003165C2" w:rsidRPr="006A4196">
        <w:rPr>
          <w:rFonts w:cstheme="minorHAnsi"/>
        </w:rPr>
        <w:t xml:space="preserve">migration </w:t>
      </w:r>
      <w:r w:rsidR="00D326AE" w:rsidRPr="006A4196">
        <w:rPr>
          <w:rFonts w:cstheme="minorHAnsi"/>
        </w:rPr>
        <w:t xml:space="preserve">to the calving grounds </w:t>
      </w:r>
      <w:r w:rsidR="00B61DF6" w:rsidRPr="006A4196">
        <w:rPr>
          <w:rFonts w:cstheme="minorHAnsi"/>
        </w:rPr>
        <w:t>spring snow melt dictates the year-specific calving loca</w:t>
      </w:r>
      <w:r w:rsidR="004A6ABC" w:rsidRPr="006A4196">
        <w:rPr>
          <w:rFonts w:cstheme="minorHAnsi"/>
        </w:rPr>
        <w:t xml:space="preserve">tions. </w:t>
      </w:r>
      <w:r w:rsidR="00C717AC" w:rsidRPr="006A4196">
        <w:rPr>
          <w:rFonts w:cstheme="minorHAnsi"/>
        </w:rPr>
        <w:t xml:space="preserve">If spring </w:t>
      </w:r>
      <w:r w:rsidR="00D65F3B" w:rsidRPr="006A4196">
        <w:rPr>
          <w:rFonts w:cstheme="minorHAnsi"/>
        </w:rPr>
        <w:t>snow melt is late migrat</w:t>
      </w:r>
      <w:r w:rsidR="001F2C53" w:rsidRPr="006A4196">
        <w:rPr>
          <w:rFonts w:cstheme="minorHAnsi"/>
        </w:rPr>
        <w:t xml:space="preserve">ion could </w:t>
      </w:r>
      <w:r w:rsidR="001F2C53" w:rsidRPr="006A4196">
        <w:rPr>
          <w:rFonts w:cstheme="minorHAnsi"/>
        </w:rPr>
        <w:lastRenderedPageBreak/>
        <w:t>be stalled resulting in calving locations occurring on the migratory route</w:t>
      </w:r>
      <w:r w:rsidR="00027F07" w:rsidRPr="006A4196">
        <w:rPr>
          <w:rFonts w:cstheme="minorHAnsi"/>
        </w:rPr>
        <w:t xml:space="preserve"> in the mountains and foothills rather than the coastal plain. The coastal plain </w:t>
      </w:r>
      <w:r w:rsidR="00AA728E" w:rsidRPr="006A4196">
        <w:rPr>
          <w:rFonts w:cstheme="minorHAnsi"/>
        </w:rPr>
        <w:t xml:space="preserve">of the ANWR, </w:t>
      </w:r>
      <w:r w:rsidR="00BF273F" w:rsidRPr="006A4196">
        <w:rPr>
          <w:rFonts w:cstheme="minorHAnsi"/>
        </w:rPr>
        <w:t xml:space="preserve">which is the </w:t>
      </w:r>
      <w:r w:rsidR="00911845" w:rsidRPr="006A4196">
        <w:rPr>
          <w:rFonts w:cstheme="minorHAnsi"/>
        </w:rPr>
        <w:t>core area of the calving grounds</w:t>
      </w:r>
      <w:r w:rsidR="00AA728E" w:rsidRPr="006A4196">
        <w:rPr>
          <w:rFonts w:cstheme="minorHAnsi"/>
        </w:rPr>
        <w:t>,</w:t>
      </w:r>
      <w:r w:rsidR="00027F07" w:rsidRPr="006A4196">
        <w:rPr>
          <w:rFonts w:cstheme="minorHAnsi"/>
        </w:rPr>
        <w:t xml:space="preserve"> </w:t>
      </w:r>
      <w:r w:rsidR="00AA728E" w:rsidRPr="006A4196">
        <w:rPr>
          <w:rFonts w:cstheme="minorHAnsi"/>
        </w:rPr>
        <w:t xml:space="preserve">has a lower </w:t>
      </w:r>
      <w:r w:rsidR="00CC7918" w:rsidRPr="006A4196">
        <w:rPr>
          <w:rFonts w:cstheme="minorHAnsi"/>
        </w:rPr>
        <w:t>predator</w:t>
      </w:r>
      <w:r w:rsidR="00AA728E" w:rsidRPr="006A4196">
        <w:rPr>
          <w:rFonts w:cstheme="minorHAnsi"/>
        </w:rPr>
        <w:t xml:space="preserve"> density than the surrounding foothills and mountains </w:t>
      </w:r>
      <w:r w:rsidR="00CC7918" w:rsidRPr="006A4196">
        <w:rPr>
          <w:rFonts w:cstheme="minorHAnsi"/>
        </w:rPr>
        <w:t>and thus calves born in the coastal plain have a higher survival rate</w:t>
      </w:r>
      <w:r w:rsidR="002C0679" w:rsidRPr="006A4196">
        <w:rPr>
          <w:rFonts w:cstheme="minorHAnsi"/>
        </w:rPr>
        <w:t xml:space="preserve"> (Russell et al., 1993; Whitten, 1996; Griffith et al., 2002)</w:t>
      </w:r>
      <w:r w:rsidR="00CC7918" w:rsidRPr="006A4196">
        <w:rPr>
          <w:rFonts w:cstheme="minorHAnsi"/>
        </w:rPr>
        <w:t>.</w:t>
      </w:r>
      <w:r w:rsidR="007D13B4" w:rsidRPr="006A4196">
        <w:rPr>
          <w:rFonts w:cstheme="minorHAnsi"/>
        </w:rPr>
        <w:t xml:space="preserve"> </w:t>
      </w:r>
      <w:r w:rsidR="0037357A" w:rsidRPr="006A4196">
        <w:rPr>
          <w:rFonts w:cstheme="minorHAnsi"/>
        </w:rPr>
        <w:t>Wolves</w:t>
      </w:r>
      <w:r w:rsidR="00275DCB" w:rsidRPr="006A4196">
        <w:rPr>
          <w:rFonts w:cstheme="minorHAnsi"/>
        </w:rPr>
        <w:t xml:space="preserve"> (</w:t>
      </w:r>
      <w:r w:rsidR="00275DCB" w:rsidRPr="006A4196">
        <w:rPr>
          <w:rFonts w:cstheme="minorHAnsi"/>
          <w:i/>
          <w:iCs/>
        </w:rPr>
        <w:t>Canis lupus)</w:t>
      </w:r>
      <w:r w:rsidR="0037357A" w:rsidRPr="006A4196">
        <w:rPr>
          <w:rFonts w:cstheme="minorHAnsi"/>
        </w:rPr>
        <w:t>, grizzly bears</w:t>
      </w:r>
      <w:r w:rsidR="00D948AF" w:rsidRPr="006A4196">
        <w:rPr>
          <w:rFonts w:cstheme="minorHAnsi"/>
        </w:rPr>
        <w:t xml:space="preserve"> (</w:t>
      </w:r>
      <w:r w:rsidR="00D948AF" w:rsidRPr="006A4196">
        <w:rPr>
          <w:rFonts w:cstheme="minorHAnsi"/>
          <w:i/>
          <w:iCs/>
        </w:rPr>
        <w:t>Ursus arctos horribilis)</w:t>
      </w:r>
      <w:r w:rsidR="0037357A" w:rsidRPr="006A4196">
        <w:rPr>
          <w:rFonts w:cstheme="minorHAnsi"/>
        </w:rPr>
        <w:t>, and golden eagles</w:t>
      </w:r>
      <w:r w:rsidR="001F2DD3" w:rsidRPr="006A4196">
        <w:rPr>
          <w:rFonts w:cstheme="minorHAnsi"/>
        </w:rPr>
        <w:t xml:space="preserve"> (</w:t>
      </w:r>
      <w:r w:rsidR="001F2DD3" w:rsidRPr="006A4196">
        <w:rPr>
          <w:rFonts w:cstheme="minorHAnsi"/>
          <w:i/>
          <w:iCs/>
        </w:rPr>
        <w:t xml:space="preserve">Aquila </w:t>
      </w:r>
      <w:proofErr w:type="spellStart"/>
      <w:r w:rsidR="001F2DD3" w:rsidRPr="006A4196">
        <w:rPr>
          <w:rFonts w:cstheme="minorHAnsi"/>
          <w:i/>
          <w:iCs/>
        </w:rPr>
        <w:t>chrysaetos</w:t>
      </w:r>
      <w:proofErr w:type="spellEnd"/>
      <w:r w:rsidR="001F2DD3" w:rsidRPr="006A4196">
        <w:rPr>
          <w:rFonts w:cstheme="minorHAnsi"/>
        </w:rPr>
        <w:t>)</w:t>
      </w:r>
      <w:r w:rsidR="0037357A" w:rsidRPr="006A4196">
        <w:rPr>
          <w:rFonts w:cstheme="minorHAnsi"/>
        </w:rPr>
        <w:t xml:space="preserve"> all prey on calves but the majority of </w:t>
      </w:r>
      <w:r w:rsidR="00A815AA" w:rsidRPr="006A4196">
        <w:rPr>
          <w:rFonts w:cstheme="minorHAnsi"/>
        </w:rPr>
        <w:t xml:space="preserve">predation occurs on the edges of the core area </w:t>
      </w:r>
      <w:r w:rsidR="000C5E89" w:rsidRPr="006A4196">
        <w:rPr>
          <w:rFonts w:cstheme="minorHAnsi"/>
        </w:rPr>
        <w:t>(Whitten et al., 1992)</w:t>
      </w:r>
      <w:r w:rsidR="009378E5" w:rsidRPr="006A4196">
        <w:rPr>
          <w:rFonts w:cstheme="minorHAnsi"/>
        </w:rPr>
        <w:t xml:space="preserve">. </w:t>
      </w:r>
      <w:r w:rsidR="00A33190" w:rsidRPr="006A4196">
        <w:rPr>
          <w:rFonts w:cstheme="minorHAnsi"/>
        </w:rPr>
        <w:t>Since caribou are nomadic and have unpredictable calving locations</w:t>
      </w:r>
      <w:r w:rsidR="005F32EC" w:rsidRPr="006A4196">
        <w:rPr>
          <w:rFonts w:cstheme="minorHAnsi"/>
        </w:rPr>
        <w:t xml:space="preserve"> </w:t>
      </w:r>
      <w:r w:rsidR="00771852" w:rsidRPr="006A4196">
        <w:rPr>
          <w:rFonts w:cstheme="minorHAnsi"/>
        </w:rPr>
        <w:t xml:space="preserve">predation is not consider a major influence on </w:t>
      </w:r>
      <w:r w:rsidR="00132238" w:rsidRPr="006A4196">
        <w:rPr>
          <w:rFonts w:cstheme="minorHAnsi"/>
        </w:rPr>
        <w:t xml:space="preserve">the population </w:t>
      </w:r>
      <w:r w:rsidR="009378E5" w:rsidRPr="006A4196">
        <w:rPr>
          <w:rFonts w:cstheme="minorHAnsi"/>
        </w:rPr>
        <w:t>(Whitten et al., 1992).</w:t>
      </w:r>
    </w:p>
    <w:p w14:paraId="4571D2B9" w14:textId="4BF07640" w:rsidR="00783117" w:rsidRPr="006A4196" w:rsidRDefault="00BA178C" w:rsidP="00617E04">
      <w:pPr>
        <w:spacing w:line="240" w:lineRule="auto"/>
        <w:rPr>
          <w:rFonts w:cstheme="minorHAnsi"/>
        </w:rPr>
      </w:pPr>
      <w:r w:rsidRPr="006A4196">
        <w:rPr>
          <w:rFonts w:cstheme="minorHAnsi"/>
        </w:rPr>
        <w:t xml:space="preserve">Arctic summers </w:t>
      </w:r>
      <w:r w:rsidR="00BE1050" w:rsidRPr="006A4196">
        <w:rPr>
          <w:rFonts w:cstheme="minorHAnsi"/>
        </w:rPr>
        <w:t>are short</w:t>
      </w:r>
      <w:r w:rsidR="00C11EB6" w:rsidRPr="006A4196">
        <w:rPr>
          <w:rFonts w:cstheme="minorHAnsi"/>
        </w:rPr>
        <w:t>,</w:t>
      </w:r>
      <w:r w:rsidR="00BE1050" w:rsidRPr="006A4196">
        <w:rPr>
          <w:rFonts w:cstheme="minorHAnsi"/>
        </w:rPr>
        <w:t xml:space="preserve"> and the window for access to high-quality green vegetation is even shorter. Caribou rely on high-quality forage to overcome winter </w:t>
      </w:r>
      <w:r w:rsidR="000D7452" w:rsidRPr="006A4196">
        <w:rPr>
          <w:rFonts w:cstheme="minorHAnsi"/>
        </w:rPr>
        <w:t>nutritional</w:t>
      </w:r>
      <w:r w:rsidR="00BE1050" w:rsidRPr="006A4196">
        <w:rPr>
          <w:rFonts w:cstheme="minorHAnsi"/>
        </w:rPr>
        <w:t xml:space="preserve"> stress</w:t>
      </w:r>
      <w:r w:rsidR="00A40E05" w:rsidRPr="006A4196">
        <w:rPr>
          <w:rFonts w:cstheme="minorHAnsi"/>
        </w:rPr>
        <w:t>,</w:t>
      </w:r>
      <w:r w:rsidR="003C7AD1" w:rsidRPr="006A4196">
        <w:rPr>
          <w:rFonts w:cstheme="minorHAnsi"/>
        </w:rPr>
        <w:t xml:space="preserve"> and </w:t>
      </w:r>
      <w:r w:rsidR="0006675C" w:rsidRPr="006A4196">
        <w:rPr>
          <w:rFonts w:cstheme="minorHAnsi"/>
        </w:rPr>
        <w:t xml:space="preserve">access to </w:t>
      </w:r>
      <w:r w:rsidR="00EB795B" w:rsidRPr="006A4196">
        <w:rPr>
          <w:rFonts w:cstheme="minorHAnsi"/>
        </w:rPr>
        <w:t>high-quality</w:t>
      </w:r>
      <w:r w:rsidR="0006675C" w:rsidRPr="006A4196">
        <w:rPr>
          <w:rFonts w:cstheme="minorHAnsi"/>
        </w:rPr>
        <w:t xml:space="preserve"> </w:t>
      </w:r>
      <w:r w:rsidR="00EB795B" w:rsidRPr="006A4196">
        <w:rPr>
          <w:rFonts w:cstheme="minorHAnsi"/>
        </w:rPr>
        <w:t>forage</w:t>
      </w:r>
      <w:r w:rsidR="0006675C" w:rsidRPr="006A4196">
        <w:rPr>
          <w:rFonts w:cstheme="minorHAnsi"/>
        </w:rPr>
        <w:t xml:space="preserve"> can vary from year to year</w:t>
      </w:r>
      <w:r w:rsidR="0051095F" w:rsidRPr="006A4196">
        <w:rPr>
          <w:rFonts w:cstheme="minorHAnsi"/>
        </w:rPr>
        <w:t xml:space="preserve"> due to environmental conditions </w:t>
      </w:r>
      <w:r w:rsidR="00E40254" w:rsidRPr="006A4196">
        <w:rPr>
          <w:rFonts w:cstheme="minorHAnsi"/>
        </w:rPr>
        <w:t xml:space="preserve">(Whitten et al., 1992; Russell et al., 1993; Whitten, 1996; Griffith et al., 2002). </w:t>
      </w:r>
      <w:r w:rsidR="00780977" w:rsidRPr="006A4196">
        <w:rPr>
          <w:rFonts w:cstheme="minorHAnsi"/>
        </w:rPr>
        <w:t xml:space="preserve">Since caribou occupy large summer ranges they are able to </w:t>
      </w:r>
      <w:r w:rsidR="005458D1" w:rsidRPr="006A4196">
        <w:rPr>
          <w:rFonts w:cstheme="minorHAnsi"/>
        </w:rPr>
        <w:t>travel to new foraging patches</w:t>
      </w:r>
      <w:r w:rsidR="00222D59" w:rsidRPr="006A4196">
        <w:rPr>
          <w:rFonts w:cstheme="minorHAnsi"/>
        </w:rPr>
        <w:t xml:space="preserve"> </w:t>
      </w:r>
      <w:r w:rsidR="000666DE" w:rsidRPr="006A4196">
        <w:rPr>
          <w:rFonts w:cstheme="minorHAnsi"/>
        </w:rPr>
        <w:t>to acquire enough resources</w:t>
      </w:r>
      <w:r w:rsidR="00C91D4C" w:rsidRPr="006A4196">
        <w:rPr>
          <w:rFonts w:cstheme="minorHAnsi"/>
        </w:rPr>
        <w:t xml:space="preserve"> to meet their energetic demands</w:t>
      </w:r>
      <w:r w:rsidR="00222D59" w:rsidRPr="006A4196">
        <w:rPr>
          <w:rFonts w:cstheme="minorHAnsi"/>
        </w:rPr>
        <w:t xml:space="preserve"> if a foraging patch is depleted of </w:t>
      </w:r>
      <w:r w:rsidR="007F0D36" w:rsidRPr="006A4196">
        <w:rPr>
          <w:rFonts w:cstheme="minorHAnsi"/>
        </w:rPr>
        <w:t>it resources</w:t>
      </w:r>
      <w:r w:rsidR="000666DE" w:rsidRPr="006A4196">
        <w:rPr>
          <w:rFonts w:cstheme="minorHAnsi"/>
        </w:rPr>
        <w:t>.</w:t>
      </w:r>
      <w:r w:rsidR="00AE48D8" w:rsidRPr="006A4196">
        <w:rPr>
          <w:rFonts w:cstheme="minorHAnsi"/>
        </w:rPr>
        <w:t xml:space="preserve"> The impact of </w:t>
      </w:r>
      <w:r w:rsidR="003B6435" w:rsidRPr="006A4196">
        <w:rPr>
          <w:rFonts w:cstheme="minorHAnsi"/>
        </w:rPr>
        <w:t xml:space="preserve">high quality forage abundance </w:t>
      </w:r>
      <w:r w:rsidR="00AE48D8" w:rsidRPr="006A4196">
        <w:rPr>
          <w:rFonts w:cstheme="minorHAnsi"/>
        </w:rPr>
        <w:t xml:space="preserve">and weather conditions are a major limiting factor to caribou </w:t>
      </w:r>
      <w:r w:rsidR="007D055E" w:rsidRPr="006A4196">
        <w:rPr>
          <w:rFonts w:cstheme="minorHAnsi"/>
        </w:rPr>
        <w:t xml:space="preserve">population growth. </w:t>
      </w:r>
      <w:r w:rsidR="003B6435" w:rsidRPr="006A4196">
        <w:rPr>
          <w:rFonts w:cstheme="minorHAnsi"/>
        </w:rPr>
        <w:t>Similar to other ungulates (e.g., mule deer</w:t>
      </w:r>
      <w:r w:rsidR="00327E60" w:rsidRPr="006A4196">
        <w:rPr>
          <w:rFonts w:cstheme="minorHAnsi"/>
        </w:rPr>
        <w:t>—</w:t>
      </w:r>
      <w:r w:rsidR="007609DA" w:rsidRPr="006A4196">
        <w:rPr>
          <w:rFonts w:cstheme="minorHAnsi"/>
          <w:i/>
          <w:iCs/>
        </w:rPr>
        <w:t>Odocoileus hemionus</w:t>
      </w:r>
      <w:r w:rsidR="00D7431B" w:rsidRPr="006A4196">
        <w:rPr>
          <w:rFonts w:cstheme="minorHAnsi"/>
        </w:rPr>
        <w:t>; Merkle et al., 2016</w:t>
      </w:r>
      <w:r w:rsidR="003B6435" w:rsidRPr="006A4196">
        <w:rPr>
          <w:rFonts w:cstheme="minorHAnsi"/>
        </w:rPr>
        <w:t>), PCH has evolved to time their arrival to the calving grounds with vegetation green up. Females that are parturient (i.e., about to give birth) are in poor body condition when they arrive to the calving grounds</w:t>
      </w:r>
      <w:r w:rsidR="000B6ED4" w:rsidRPr="006A4196">
        <w:rPr>
          <w:rFonts w:cstheme="minorHAnsi"/>
        </w:rPr>
        <w:t xml:space="preserve"> and require high protein plants to produce quality milk</w:t>
      </w:r>
      <w:r w:rsidR="00555245" w:rsidRPr="006A4196">
        <w:rPr>
          <w:rFonts w:cstheme="minorHAnsi"/>
        </w:rPr>
        <w:t xml:space="preserve"> </w:t>
      </w:r>
      <w:r w:rsidR="005509E6" w:rsidRPr="006A4196">
        <w:rPr>
          <w:rFonts w:cstheme="minorHAnsi"/>
        </w:rPr>
        <w:t>(Chan-McLeod et al., 1994; Cameron et al., 2005)</w:t>
      </w:r>
      <w:r w:rsidR="003B6435" w:rsidRPr="006A4196">
        <w:rPr>
          <w:rFonts w:cstheme="minorHAnsi"/>
        </w:rPr>
        <w:t>. The synchrony in arrival and vegetation green up is a key life-history component of caribou that dictates access to plants with high protein content.</w:t>
      </w:r>
      <w:r w:rsidR="00050797" w:rsidRPr="006A4196">
        <w:rPr>
          <w:rFonts w:cstheme="minorHAnsi"/>
        </w:rPr>
        <w:t xml:space="preserve"> </w:t>
      </w:r>
      <w:r w:rsidR="003B6435" w:rsidRPr="006A4196">
        <w:rPr>
          <w:rFonts w:cstheme="minorHAnsi"/>
        </w:rPr>
        <w:t>Females that are able to forage longer on protein rich plants</w:t>
      </w:r>
      <w:r w:rsidR="00050797" w:rsidRPr="006A4196">
        <w:rPr>
          <w:rFonts w:cstheme="minorHAnsi"/>
        </w:rPr>
        <w:t xml:space="preserve">, such as </w:t>
      </w:r>
      <w:r w:rsidR="003A759C" w:rsidRPr="006A4196">
        <w:rPr>
          <w:rFonts w:cstheme="minorHAnsi"/>
        </w:rPr>
        <w:t>cotton grass</w:t>
      </w:r>
      <w:r w:rsidR="00050797" w:rsidRPr="006A4196">
        <w:rPr>
          <w:rFonts w:cstheme="minorHAnsi"/>
        </w:rPr>
        <w:t xml:space="preserve"> (</w:t>
      </w:r>
      <w:proofErr w:type="spellStart"/>
      <w:r w:rsidR="00BB2EB1" w:rsidRPr="006A4196">
        <w:rPr>
          <w:rFonts w:cstheme="minorHAnsi"/>
          <w:i/>
          <w:iCs/>
        </w:rPr>
        <w:t>Eriophorum</w:t>
      </w:r>
      <w:proofErr w:type="spellEnd"/>
      <w:r w:rsidR="00BB2EB1" w:rsidRPr="006A4196">
        <w:rPr>
          <w:rFonts w:cstheme="minorHAnsi"/>
          <w:i/>
          <w:iCs/>
        </w:rPr>
        <w:t xml:space="preserve"> sp</w:t>
      </w:r>
      <w:r w:rsidR="00BB2EB1" w:rsidRPr="006A4196">
        <w:rPr>
          <w:rFonts w:cstheme="minorHAnsi"/>
        </w:rPr>
        <w:t>.</w:t>
      </w:r>
      <w:r w:rsidR="00B672A5" w:rsidRPr="006A4196">
        <w:rPr>
          <w:rFonts w:cstheme="minorHAnsi"/>
        </w:rPr>
        <w:t xml:space="preserve">) which occurs in high </w:t>
      </w:r>
      <w:r w:rsidR="003A759C" w:rsidRPr="006A4196">
        <w:rPr>
          <w:rFonts w:cstheme="minorHAnsi"/>
        </w:rPr>
        <w:t>abundance</w:t>
      </w:r>
      <w:r w:rsidR="00B672A5" w:rsidRPr="006A4196">
        <w:rPr>
          <w:rFonts w:cstheme="minorHAnsi"/>
        </w:rPr>
        <w:t xml:space="preserve"> </w:t>
      </w:r>
      <w:r w:rsidR="003A759C" w:rsidRPr="006A4196">
        <w:rPr>
          <w:rFonts w:cstheme="minorHAnsi"/>
        </w:rPr>
        <w:t>withi</w:t>
      </w:r>
      <w:r w:rsidR="00B672A5" w:rsidRPr="006A4196">
        <w:rPr>
          <w:rFonts w:cstheme="minorHAnsi"/>
        </w:rPr>
        <w:t xml:space="preserve">n the </w:t>
      </w:r>
      <w:r w:rsidR="002F09C0" w:rsidRPr="006A4196">
        <w:rPr>
          <w:rFonts w:cstheme="minorHAnsi"/>
        </w:rPr>
        <w:t>coastal</w:t>
      </w:r>
      <w:r w:rsidR="00B672A5" w:rsidRPr="006A4196">
        <w:rPr>
          <w:rFonts w:cstheme="minorHAnsi"/>
        </w:rPr>
        <w:t xml:space="preserve"> plain</w:t>
      </w:r>
      <w:r w:rsidR="003A759C" w:rsidRPr="006A4196">
        <w:rPr>
          <w:rFonts w:cstheme="minorHAnsi"/>
        </w:rPr>
        <w:t xml:space="preserve"> of the ANWR,</w:t>
      </w:r>
      <w:r w:rsidR="003B6435" w:rsidRPr="006A4196">
        <w:rPr>
          <w:rFonts w:cstheme="minorHAnsi"/>
        </w:rPr>
        <w:t xml:space="preserve"> produce calves that weight more at weaning. Additionally, access to high protein plants predicts calf birth weight the following the year thus clarifying the importance of calving grounds to the performance of the PCH long-term</w:t>
      </w:r>
      <w:r w:rsidR="00DA7C00" w:rsidRPr="006A4196">
        <w:rPr>
          <w:rFonts w:cstheme="minorHAnsi"/>
        </w:rPr>
        <w:t xml:space="preserve"> </w:t>
      </w:r>
      <w:r w:rsidR="00213196" w:rsidRPr="006A4196">
        <w:rPr>
          <w:rFonts w:cstheme="minorHAnsi"/>
        </w:rPr>
        <w:t>(Chan-McLeod et al., 1994; Cameron et al., 2005)</w:t>
      </w:r>
      <w:r w:rsidR="003B6435" w:rsidRPr="006A4196">
        <w:rPr>
          <w:rFonts w:cstheme="minorHAnsi"/>
        </w:rPr>
        <w:t>.</w:t>
      </w:r>
    </w:p>
    <w:p w14:paraId="01A98FA7" w14:textId="3AADED9B" w:rsidR="00E94372" w:rsidRPr="006A4196" w:rsidRDefault="00E94372" w:rsidP="00617E04">
      <w:pPr>
        <w:spacing w:line="240" w:lineRule="auto"/>
        <w:rPr>
          <w:rFonts w:cstheme="minorHAnsi"/>
          <w:b/>
          <w:bCs/>
          <w:u w:val="single"/>
        </w:rPr>
      </w:pPr>
      <w:r w:rsidRPr="006A4196">
        <w:rPr>
          <w:rFonts w:cstheme="minorHAnsi"/>
          <w:b/>
          <w:bCs/>
          <w:u w:val="single"/>
        </w:rPr>
        <w:t>MODEL DESCRIPTION</w:t>
      </w:r>
    </w:p>
    <w:p w14:paraId="6C27947F" w14:textId="43DC09CA" w:rsidR="00983267" w:rsidRPr="006A4196" w:rsidRDefault="008E2915" w:rsidP="00617E04">
      <w:pPr>
        <w:spacing w:line="240" w:lineRule="auto"/>
        <w:rPr>
          <w:rFonts w:cstheme="minorHAnsi"/>
        </w:rPr>
      </w:pPr>
      <w:r w:rsidRPr="006A4196">
        <w:rPr>
          <w:rFonts w:cstheme="minorHAnsi"/>
        </w:rPr>
        <w:t xml:space="preserve">To simulate the effect of oil and gas </w:t>
      </w:r>
      <w:r w:rsidR="00465822" w:rsidRPr="006A4196">
        <w:rPr>
          <w:rFonts w:cstheme="minorHAnsi"/>
        </w:rPr>
        <w:t>developments</w:t>
      </w:r>
      <w:r w:rsidRPr="006A4196">
        <w:rPr>
          <w:rFonts w:cstheme="minorHAnsi"/>
        </w:rPr>
        <w:t xml:space="preserve"> in the ANWR on </w:t>
      </w:r>
      <w:r w:rsidR="00465822" w:rsidRPr="006A4196">
        <w:rPr>
          <w:rFonts w:cstheme="minorHAnsi"/>
        </w:rPr>
        <w:t xml:space="preserve">PCH calf survival we implemented </w:t>
      </w:r>
      <w:r w:rsidR="0099425B" w:rsidRPr="006A4196">
        <w:rPr>
          <w:rFonts w:cstheme="minorHAnsi"/>
        </w:rPr>
        <w:t xml:space="preserve">an </w:t>
      </w:r>
      <w:r w:rsidR="00465822" w:rsidRPr="006A4196">
        <w:rPr>
          <w:rFonts w:cstheme="minorHAnsi"/>
        </w:rPr>
        <w:t>age-structured population model</w:t>
      </w:r>
      <w:r w:rsidR="001C61AE" w:rsidRPr="006A4196">
        <w:rPr>
          <w:rFonts w:cstheme="minorHAnsi"/>
        </w:rPr>
        <w:t>. We constructed our analysis in</w:t>
      </w:r>
      <w:r w:rsidR="0089328E" w:rsidRPr="006A4196">
        <w:rPr>
          <w:rFonts w:cstheme="minorHAnsi"/>
        </w:rPr>
        <w:t xml:space="preserve"> four</w:t>
      </w:r>
      <w:r w:rsidR="001C61AE" w:rsidRPr="006A4196">
        <w:rPr>
          <w:rFonts w:cstheme="minorHAnsi"/>
        </w:rPr>
        <w:t xml:space="preserve"> p</w:t>
      </w:r>
      <w:r w:rsidR="009B03C1" w:rsidRPr="006A4196">
        <w:rPr>
          <w:rFonts w:cstheme="minorHAnsi"/>
        </w:rPr>
        <w:t>arts 1)</w:t>
      </w:r>
      <w:r w:rsidR="0089328E" w:rsidRPr="006A4196">
        <w:rPr>
          <w:rFonts w:cstheme="minorHAnsi"/>
        </w:rPr>
        <w:t xml:space="preserve"> </w:t>
      </w:r>
      <w:r w:rsidR="007D7419" w:rsidRPr="006A4196">
        <w:rPr>
          <w:rFonts w:cstheme="minorHAnsi"/>
        </w:rPr>
        <w:t xml:space="preserve">we used distance sampling to estimate initial population </w:t>
      </w:r>
      <w:r w:rsidR="000934C2" w:rsidRPr="006A4196">
        <w:rPr>
          <w:rFonts w:cstheme="minorHAnsi"/>
        </w:rPr>
        <w:t>abundance</w:t>
      </w:r>
      <w:r w:rsidR="0036633A" w:rsidRPr="006A4196">
        <w:rPr>
          <w:rFonts w:cstheme="minorHAnsi"/>
        </w:rPr>
        <w:t>, 2)</w:t>
      </w:r>
      <w:r w:rsidR="009B03C1" w:rsidRPr="006A4196">
        <w:rPr>
          <w:rFonts w:cstheme="minorHAnsi"/>
        </w:rPr>
        <w:t xml:space="preserve"> we </w:t>
      </w:r>
      <w:r w:rsidR="007D7419" w:rsidRPr="006A4196">
        <w:rPr>
          <w:rFonts w:cstheme="minorHAnsi"/>
        </w:rPr>
        <w:t xml:space="preserve">projected </w:t>
      </w:r>
      <w:r w:rsidR="009B03C1" w:rsidRPr="006A4196">
        <w:rPr>
          <w:rFonts w:cstheme="minorHAnsi"/>
        </w:rPr>
        <w:t xml:space="preserve">population trends under a no development scenario, </w:t>
      </w:r>
      <w:r w:rsidR="00BD25D2" w:rsidRPr="006A4196">
        <w:rPr>
          <w:rFonts w:cstheme="minorHAnsi"/>
        </w:rPr>
        <w:t>3</w:t>
      </w:r>
      <w:r w:rsidR="009B03C1" w:rsidRPr="006A4196">
        <w:rPr>
          <w:rFonts w:cstheme="minorHAnsi"/>
        </w:rPr>
        <w:t xml:space="preserve">) we </w:t>
      </w:r>
      <w:r w:rsidR="000934C2" w:rsidRPr="006A4196">
        <w:rPr>
          <w:rFonts w:cstheme="minorHAnsi"/>
        </w:rPr>
        <w:t xml:space="preserve">projected </w:t>
      </w:r>
      <w:r w:rsidR="009B03C1" w:rsidRPr="006A4196">
        <w:rPr>
          <w:rFonts w:cstheme="minorHAnsi"/>
        </w:rPr>
        <w:t xml:space="preserve">population </w:t>
      </w:r>
      <w:r w:rsidR="00175D47" w:rsidRPr="006A4196">
        <w:rPr>
          <w:rFonts w:cstheme="minorHAnsi"/>
        </w:rPr>
        <w:t>trends under a oil and gas development scenario</w:t>
      </w:r>
      <w:r w:rsidR="00BF2530" w:rsidRPr="006A4196">
        <w:rPr>
          <w:rFonts w:cstheme="minorHAnsi"/>
        </w:rPr>
        <w:t>, and</w:t>
      </w:r>
      <w:r w:rsidR="00BD25D2" w:rsidRPr="006A4196">
        <w:rPr>
          <w:rFonts w:cstheme="minorHAnsi"/>
        </w:rPr>
        <w:t xml:space="preserve"> 4</w:t>
      </w:r>
      <w:r w:rsidR="00BF2530" w:rsidRPr="006A4196">
        <w:rPr>
          <w:rFonts w:cstheme="minorHAnsi"/>
        </w:rPr>
        <w:t xml:space="preserve">) we </w:t>
      </w:r>
      <w:r w:rsidR="000934C2" w:rsidRPr="006A4196">
        <w:rPr>
          <w:rFonts w:cstheme="minorHAnsi"/>
        </w:rPr>
        <w:t>calculated</w:t>
      </w:r>
      <w:r w:rsidR="000934C2" w:rsidRPr="006A4196">
        <w:rPr>
          <w:rFonts w:cstheme="minorHAnsi"/>
        </w:rPr>
        <w:t xml:space="preserve"> </w:t>
      </w:r>
      <w:r w:rsidR="003D01F8" w:rsidRPr="006A4196">
        <w:rPr>
          <w:rFonts w:cstheme="minorHAnsi"/>
        </w:rPr>
        <w:t>elasticities</w:t>
      </w:r>
      <w:r w:rsidR="0029305A" w:rsidRPr="006A4196">
        <w:rPr>
          <w:rFonts w:cstheme="minorHAnsi"/>
        </w:rPr>
        <w:t xml:space="preserve"> and lambda values</w:t>
      </w:r>
      <w:r w:rsidR="002D59CA" w:rsidRPr="006A4196">
        <w:rPr>
          <w:rFonts w:cstheme="minorHAnsi"/>
        </w:rPr>
        <w:t xml:space="preserve"> to understand which vital rates</w:t>
      </w:r>
      <w:r w:rsidR="003D01F8" w:rsidRPr="006A4196">
        <w:rPr>
          <w:rFonts w:cstheme="minorHAnsi"/>
        </w:rPr>
        <w:t xml:space="preserve"> had the most influence on population dynamics</w:t>
      </w:r>
      <w:r w:rsidR="00175D47" w:rsidRPr="006A4196">
        <w:rPr>
          <w:rFonts w:cstheme="minorHAnsi"/>
        </w:rPr>
        <w:t>. To do this we first extracted known fecundity and survival rates</w:t>
      </w:r>
      <w:r w:rsidR="00523532" w:rsidRPr="006A4196">
        <w:rPr>
          <w:rFonts w:cstheme="minorHAnsi"/>
        </w:rPr>
        <w:t xml:space="preserve"> (Walsh et al., 1995)</w:t>
      </w:r>
      <w:r w:rsidR="00175D47" w:rsidRPr="006A4196">
        <w:rPr>
          <w:rFonts w:cstheme="minorHAnsi"/>
        </w:rPr>
        <w:t xml:space="preserve"> </w:t>
      </w:r>
      <w:r w:rsidR="00CC0013" w:rsidRPr="006A4196">
        <w:rPr>
          <w:rFonts w:cstheme="minorHAnsi"/>
        </w:rPr>
        <w:t>on the PCH</w:t>
      </w:r>
      <w:r w:rsidR="00175D47" w:rsidRPr="006A4196">
        <w:rPr>
          <w:rFonts w:cstheme="minorHAnsi"/>
        </w:rPr>
        <w:t xml:space="preserve">. </w:t>
      </w:r>
      <w:r w:rsidR="004B27CD" w:rsidRPr="006A4196">
        <w:rPr>
          <w:rFonts w:cstheme="minorHAnsi"/>
        </w:rPr>
        <w:t>We used 1</w:t>
      </w:r>
      <w:r w:rsidR="00CF682E" w:rsidRPr="006A4196">
        <w:rPr>
          <w:rFonts w:cstheme="minorHAnsi"/>
        </w:rPr>
        <w:t>3</w:t>
      </w:r>
      <w:r w:rsidR="004B27CD" w:rsidRPr="006A4196">
        <w:rPr>
          <w:rFonts w:cstheme="minorHAnsi"/>
        </w:rPr>
        <w:t xml:space="preserve"> age c</w:t>
      </w:r>
      <w:r w:rsidR="00321F7D" w:rsidRPr="006A4196">
        <w:rPr>
          <w:rFonts w:cstheme="minorHAnsi"/>
        </w:rPr>
        <w:t>lasses</w:t>
      </w:r>
      <w:r w:rsidR="00B45B08" w:rsidRPr="006A4196">
        <w:rPr>
          <w:rFonts w:cstheme="minorHAnsi"/>
        </w:rPr>
        <w:t xml:space="preserve"> (</w:t>
      </w:r>
      <w:r w:rsidR="005F4A20" w:rsidRPr="006A4196">
        <w:rPr>
          <w:rFonts w:cstheme="minorHAnsi"/>
        </w:rPr>
        <w:t xml:space="preserve">calves, 1yr </w:t>
      </w:r>
      <w:r w:rsidR="003D01F8" w:rsidRPr="006A4196">
        <w:rPr>
          <w:rFonts w:cstheme="minorHAnsi"/>
        </w:rPr>
        <w:t>old</w:t>
      </w:r>
      <w:r w:rsidR="00152DE0" w:rsidRPr="006A4196">
        <w:rPr>
          <w:rFonts w:cstheme="minorHAnsi"/>
        </w:rPr>
        <w:t xml:space="preserve">, </w:t>
      </w:r>
      <w:r w:rsidR="005F4A20" w:rsidRPr="006A4196">
        <w:rPr>
          <w:rFonts w:cstheme="minorHAnsi"/>
        </w:rPr>
        <w:t>2yr old, 3yr old, 4</w:t>
      </w:r>
      <w:r w:rsidR="00CF4D18" w:rsidRPr="006A4196">
        <w:rPr>
          <w:rFonts w:cstheme="minorHAnsi"/>
        </w:rPr>
        <w:t>yr old, 5yr old, 6yr old, 7yr old, 8yr old, 9yr old, 10yr old</w:t>
      </w:r>
      <w:r w:rsidR="000F76F5" w:rsidRPr="006A4196">
        <w:rPr>
          <w:rFonts w:cstheme="minorHAnsi"/>
        </w:rPr>
        <w:t>, 11yr old, and 12yr old)</w:t>
      </w:r>
      <w:r w:rsidR="003727EF" w:rsidRPr="006A4196">
        <w:rPr>
          <w:rFonts w:cstheme="minorHAnsi"/>
        </w:rPr>
        <w:t xml:space="preserve">. </w:t>
      </w:r>
      <w:r w:rsidR="005E14BA" w:rsidRPr="006A4196">
        <w:rPr>
          <w:rFonts w:cstheme="minorHAnsi"/>
        </w:rPr>
        <w:t>We then use</w:t>
      </w:r>
      <w:r w:rsidR="000722DB" w:rsidRPr="006A4196">
        <w:rPr>
          <w:rFonts w:cstheme="minorHAnsi"/>
        </w:rPr>
        <w:t>d</w:t>
      </w:r>
      <w:r w:rsidR="005E14BA" w:rsidRPr="006A4196">
        <w:rPr>
          <w:rFonts w:cstheme="minorHAnsi"/>
        </w:rPr>
        <w:t xml:space="preserve"> prior simulations </w:t>
      </w:r>
      <w:r w:rsidR="00F72D33" w:rsidRPr="006A4196">
        <w:rPr>
          <w:rFonts w:cstheme="minorHAnsi"/>
        </w:rPr>
        <w:t xml:space="preserve">(Walsh et al., 1995) </w:t>
      </w:r>
      <w:r w:rsidR="0028673F" w:rsidRPr="006A4196">
        <w:rPr>
          <w:rFonts w:cstheme="minorHAnsi"/>
        </w:rPr>
        <w:t xml:space="preserve">age-class proportions and </w:t>
      </w:r>
      <w:r w:rsidR="00927074" w:rsidRPr="006A4196">
        <w:rPr>
          <w:rFonts w:cstheme="minorHAnsi"/>
        </w:rPr>
        <w:t>multiplied</w:t>
      </w:r>
      <w:r w:rsidR="0028673F" w:rsidRPr="006A4196">
        <w:rPr>
          <w:rFonts w:cstheme="minorHAnsi"/>
        </w:rPr>
        <w:t xml:space="preserve"> those values by </w:t>
      </w:r>
      <w:r w:rsidR="003E58AA" w:rsidRPr="006A4196">
        <w:rPr>
          <w:rFonts w:cstheme="minorHAnsi"/>
        </w:rPr>
        <w:t xml:space="preserve">the </w:t>
      </w:r>
      <w:r w:rsidR="00B27804" w:rsidRPr="006A4196">
        <w:rPr>
          <w:rFonts w:cstheme="minorHAnsi"/>
        </w:rPr>
        <w:t>estimated abundance</w:t>
      </w:r>
      <w:r w:rsidR="003E58AA" w:rsidRPr="006A4196">
        <w:rPr>
          <w:rFonts w:cstheme="minorHAnsi"/>
        </w:rPr>
        <w:t xml:space="preserve"> (see ‘</w:t>
      </w:r>
      <w:r w:rsidR="00367E1B" w:rsidRPr="006A4196">
        <w:rPr>
          <w:rFonts w:cstheme="minorHAnsi"/>
        </w:rPr>
        <w:t>Table 1.’</w:t>
      </w:r>
      <w:r w:rsidR="003E58AA" w:rsidRPr="006A4196">
        <w:rPr>
          <w:rFonts w:cstheme="minorHAnsi"/>
        </w:rPr>
        <w:t>)</w:t>
      </w:r>
      <w:r w:rsidR="00927074" w:rsidRPr="006A4196">
        <w:rPr>
          <w:rFonts w:cstheme="minorHAnsi"/>
        </w:rPr>
        <w:t xml:space="preserve"> to get the first year abundance for each age-class</w:t>
      </w:r>
      <w:r w:rsidR="000722DB" w:rsidRPr="006A4196">
        <w:rPr>
          <w:rFonts w:cstheme="minorHAnsi"/>
        </w:rPr>
        <w:t>.</w:t>
      </w:r>
      <w:r w:rsidR="00152E25">
        <w:rPr>
          <w:rFonts w:cstheme="minorHAnsi"/>
        </w:rPr>
        <w:t xml:space="preserve"> </w:t>
      </w:r>
    </w:p>
    <w:p w14:paraId="656E7012" w14:textId="5DFB7C3F" w:rsidR="00EF6E8C" w:rsidRPr="006A4196" w:rsidRDefault="002B6E12" w:rsidP="00617E04">
      <w:pPr>
        <w:spacing w:line="240" w:lineRule="auto"/>
        <w:rPr>
          <w:rFonts w:cstheme="minorHAnsi"/>
        </w:rPr>
      </w:pPr>
      <w:r w:rsidRPr="006A4196">
        <w:rPr>
          <w:rFonts w:cstheme="minorHAnsi"/>
        </w:rPr>
        <w:t>Under the no development scenario we</w:t>
      </w:r>
      <w:r w:rsidR="00465D83" w:rsidRPr="006A4196">
        <w:rPr>
          <w:rFonts w:cstheme="minorHAnsi"/>
        </w:rPr>
        <w:t xml:space="preserve"> allowed the survival rates for calves</w:t>
      </w:r>
      <w:r w:rsidR="001B7A2E" w:rsidRPr="006A4196">
        <w:rPr>
          <w:rFonts w:cstheme="minorHAnsi"/>
        </w:rPr>
        <w:t xml:space="preserve"> </w:t>
      </w:r>
      <w:r w:rsidR="00B42204" w:rsidRPr="006A4196">
        <w:rPr>
          <w:rFonts w:cstheme="minorHAnsi"/>
        </w:rPr>
        <w:t xml:space="preserve">(mean = 0.6, </w:t>
      </w:r>
      <w:proofErr w:type="spellStart"/>
      <w:r w:rsidR="00B42204" w:rsidRPr="006A4196">
        <w:rPr>
          <w:rFonts w:cstheme="minorHAnsi"/>
        </w:rPr>
        <w:t>sd</w:t>
      </w:r>
      <w:proofErr w:type="spellEnd"/>
      <w:r w:rsidR="00B42204" w:rsidRPr="006A4196">
        <w:rPr>
          <w:rFonts w:cstheme="minorHAnsi"/>
        </w:rPr>
        <w:t>=0.0</w:t>
      </w:r>
      <w:r w:rsidR="00D61BFA" w:rsidRPr="006A4196">
        <w:rPr>
          <w:rFonts w:cstheme="minorHAnsi"/>
        </w:rPr>
        <w:t>1</w:t>
      </w:r>
      <w:r w:rsidR="006606AE" w:rsidRPr="006A4196">
        <w:rPr>
          <w:rFonts w:cstheme="minorHAnsi"/>
        </w:rPr>
        <w:t xml:space="preserve">) </w:t>
      </w:r>
      <w:r w:rsidR="000B41A3" w:rsidRPr="006A4196">
        <w:rPr>
          <w:rFonts w:cstheme="minorHAnsi"/>
        </w:rPr>
        <w:t>to vary randomly and we dr</w:t>
      </w:r>
      <w:r w:rsidR="006B1571" w:rsidRPr="006A4196">
        <w:rPr>
          <w:rFonts w:cstheme="minorHAnsi"/>
        </w:rPr>
        <w:t>e</w:t>
      </w:r>
      <w:r w:rsidR="000B41A3" w:rsidRPr="006A4196">
        <w:rPr>
          <w:rFonts w:cstheme="minorHAnsi"/>
        </w:rPr>
        <w:t>w samples from a normal distribution</w:t>
      </w:r>
      <w:r w:rsidR="006654B3" w:rsidRPr="006A4196">
        <w:rPr>
          <w:rFonts w:cstheme="minorHAnsi"/>
        </w:rPr>
        <w:t>.</w:t>
      </w:r>
      <w:r w:rsidR="000B41A3" w:rsidRPr="006A4196">
        <w:rPr>
          <w:rFonts w:cstheme="minorHAnsi"/>
        </w:rPr>
        <w:t xml:space="preserve"> </w:t>
      </w:r>
      <w:r w:rsidR="00DD677D" w:rsidRPr="006A4196">
        <w:rPr>
          <w:rFonts w:cstheme="minorHAnsi"/>
        </w:rPr>
        <w:t xml:space="preserve">We assumed that under </w:t>
      </w:r>
      <w:r w:rsidR="000668DB" w:rsidRPr="006A4196">
        <w:rPr>
          <w:rFonts w:cstheme="minorHAnsi"/>
        </w:rPr>
        <w:t>a no development scenario</w:t>
      </w:r>
      <w:r w:rsidR="0071514B" w:rsidRPr="006A4196">
        <w:rPr>
          <w:rFonts w:cstheme="minorHAnsi"/>
        </w:rPr>
        <w:t xml:space="preserve"> calf survival rates would still fluctuate </w:t>
      </w:r>
      <w:r w:rsidR="00853349" w:rsidRPr="006A4196">
        <w:rPr>
          <w:rFonts w:cstheme="minorHAnsi"/>
        </w:rPr>
        <w:t>around the reported mean</w:t>
      </w:r>
      <w:r w:rsidR="006606AE" w:rsidRPr="006A4196">
        <w:rPr>
          <w:rFonts w:cstheme="minorHAnsi"/>
        </w:rPr>
        <w:t xml:space="preserve"> value</w:t>
      </w:r>
      <w:r w:rsidR="009F7DE1" w:rsidRPr="006A4196">
        <w:rPr>
          <w:rFonts w:cstheme="minorHAnsi"/>
        </w:rPr>
        <w:t xml:space="preserve"> with a low standard deviation for each </w:t>
      </w:r>
      <w:r w:rsidR="006606AE" w:rsidRPr="006A4196">
        <w:rPr>
          <w:rFonts w:cstheme="minorHAnsi"/>
        </w:rPr>
        <w:t>sample survival rate</w:t>
      </w:r>
      <w:r w:rsidR="009F7DE1" w:rsidRPr="006A4196">
        <w:rPr>
          <w:rFonts w:cstheme="minorHAnsi"/>
        </w:rPr>
        <w:t xml:space="preserve">. </w:t>
      </w:r>
      <w:r w:rsidR="00EC7129" w:rsidRPr="006A4196">
        <w:rPr>
          <w:rFonts w:cstheme="minorHAnsi"/>
        </w:rPr>
        <w:t>We then used the formula</w:t>
      </w:r>
      <w:r w:rsidR="00EF6E8C" w:rsidRPr="006A4196">
        <w:rPr>
          <w:rFonts w:cstheme="minorHAnsi"/>
        </w:rPr>
        <w:t>:</w:t>
      </w:r>
    </w:p>
    <w:p w14:paraId="22965CAF" w14:textId="73D3919E" w:rsidR="00926719" w:rsidRPr="006A4196" w:rsidRDefault="002431D2" w:rsidP="00617E04">
      <w:pPr>
        <w:spacing w:line="240" w:lineRule="auto"/>
        <w:rPr>
          <w:rFonts w:cstheme="minorHAnsi"/>
        </w:rPr>
      </w:pPr>
      <m:oMathPara>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t</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f</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t</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f</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3,t</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f</m:t>
              </m:r>
              <m:ctrlPr>
                <w:rPr>
                  <w:rFonts w:ascii="Cambria Math" w:hAnsi="Cambria Math" w:cstheme="minorHAnsi"/>
                </w:rPr>
              </m:ctrlPr>
            </m:e>
            <m:sub>
              <m:r>
                <w:rPr>
                  <w:rFonts w:ascii="Cambria Math" w:hAnsi="Cambria Math" w:cstheme="minorHAnsi"/>
                </w:rPr>
                <m:t>13</m:t>
              </m:r>
            </m:sub>
          </m:sSub>
        </m:oMath>
      </m:oMathPara>
    </w:p>
    <w:p w14:paraId="16866073" w14:textId="77777777" w:rsidR="002431D2" w:rsidRPr="006A4196" w:rsidRDefault="002431D2" w:rsidP="00617E04">
      <w:pPr>
        <w:spacing w:line="240" w:lineRule="auto"/>
        <w:rPr>
          <w:rFonts w:cstheme="minorHAnsi"/>
        </w:rPr>
      </w:pPr>
    </w:p>
    <w:p w14:paraId="69321ED4" w14:textId="22A82566" w:rsidR="001D5DF1" w:rsidRPr="006A4196" w:rsidRDefault="001A43C3" w:rsidP="00617E04">
      <w:pPr>
        <w:spacing w:line="240" w:lineRule="auto"/>
        <w:rPr>
          <w:rFonts w:cstheme="minorHAnsi"/>
        </w:rPr>
      </w:pPr>
      <w:r w:rsidRPr="006A4196">
        <w:rPr>
          <w:rFonts w:cstheme="minorHAnsi"/>
        </w:rPr>
        <w:lastRenderedPageBreak/>
        <w:t xml:space="preserve">to project the population size for the first age class, </w:t>
      </w:r>
      <w:r w:rsidR="00BA2307" w:rsidRPr="006A4196">
        <w:rPr>
          <w:rFonts w:cstheme="minorHAnsi"/>
        </w:rPr>
        <w:t xml:space="preserve">where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t+1</m:t>
            </m:r>
          </m:sub>
        </m:sSub>
      </m:oMath>
      <w:r w:rsidR="00AE4416" w:rsidRPr="006A4196">
        <w:rPr>
          <w:rFonts w:cstheme="minorHAnsi"/>
        </w:rPr>
        <w:t xml:space="preserve"> is the population size of </w:t>
      </w:r>
      <w:r w:rsidR="00D23BE3" w:rsidRPr="006A4196">
        <w:rPr>
          <w:rFonts w:cstheme="minorHAnsi"/>
        </w:rPr>
        <w:t xml:space="preserve">the first age class </w:t>
      </w:r>
      <w:r w:rsidR="00AE4416" w:rsidRPr="006A4196">
        <w:rPr>
          <w:rFonts w:cstheme="minorHAnsi"/>
        </w:rPr>
        <w:t xml:space="preserve">at time stamp </w:t>
      </w:r>
      <w:r w:rsidR="00D23BE3" w:rsidRPr="006A4196">
        <w:rPr>
          <w:rFonts w:cstheme="minorHAnsi"/>
        </w:rPr>
        <w:t xml:space="preserve">‘t+1’,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t</m:t>
            </m:r>
          </m:sub>
        </m:sSub>
      </m:oMath>
      <w:r w:rsidR="00D23BE3" w:rsidRPr="006A4196">
        <w:rPr>
          <w:rFonts w:cstheme="minorHAnsi"/>
        </w:rPr>
        <w:t xml:space="preserve"> is the current population abundance of the first age class</w:t>
      </w:r>
      <w:r w:rsidRPr="006A4196">
        <w:rPr>
          <w:rFonts w:cstheme="minorHAnsi"/>
        </w:rPr>
        <w:t xml:space="preserve"> at time ‘t’</w:t>
      </w:r>
      <w:r w:rsidR="00D23BE3" w:rsidRPr="006A4196">
        <w:rPr>
          <w:rFonts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D23BE3" w:rsidRPr="006A4196">
        <w:rPr>
          <w:rFonts w:cstheme="minorHAnsi"/>
        </w:rPr>
        <w:t xml:space="preserve"> is the fecundity for the first age class</w:t>
      </w:r>
      <w:r w:rsidR="004946C8" w:rsidRPr="006A4196">
        <w:rPr>
          <w:rFonts w:cstheme="minorHAnsi"/>
        </w:rPr>
        <w:t xml:space="preserve">. </w:t>
      </w:r>
      <w:r w:rsidR="00287562" w:rsidRPr="006A4196">
        <w:rPr>
          <w:rFonts w:cstheme="minorHAnsi"/>
        </w:rPr>
        <w:t>For age classes 2-12 we used the formula</w:t>
      </w:r>
      <w:r w:rsidR="00657016" w:rsidRPr="006A4196">
        <w:rPr>
          <w:rFonts w:cstheme="minorHAnsi"/>
        </w:rPr>
        <w:t>:</w:t>
      </w:r>
    </w:p>
    <w:p w14:paraId="0D545E03" w14:textId="039A4C11" w:rsidR="00657016" w:rsidRPr="006A4196" w:rsidRDefault="003645E7" w:rsidP="00617E04">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t</m:t>
            </m:r>
          </m:sub>
        </m:sSub>
      </m:oMath>
      <w:r w:rsidR="001B55C4" w:rsidRPr="006A4196">
        <w:rPr>
          <w:rFonts w:cstheme="minorHAnsi"/>
        </w:rPr>
        <w:t xml:space="preserve"> x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3,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2,t</m:t>
            </m:r>
          </m:sub>
        </m:sSub>
      </m:oMath>
      <w:r w:rsidR="00B23FE2" w:rsidRPr="006A4196">
        <w:rPr>
          <w:rFonts w:cstheme="minorHAnsi"/>
        </w:rPr>
        <w:t xml:space="preserve"> x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2</m:t>
            </m:r>
          </m:sub>
        </m:sSub>
      </m:oMath>
    </w:p>
    <w:p w14:paraId="6020799F" w14:textId="53E4D88C" w:rsidR="002F32EA" w:rsidRPr="006A4196" w:rsidRDefault="00856B95" w:rsidP="00617E04">
      <w:pPr>
        <w:spacing w:line="240" w:lineRule="auto"/>
        <w:rPr>
          <w:rFonts w:cstheme="minorHAnsi"/>
        </w:rPr>
      </w:pPr>
      <w:r w:rsidRPr="006A4196">
        <w:rPr>
          <w:rFonts w:cstheme="minorHAnsi"/>
        </w:rPr>
        <w:t xml:space="preserve"> </w:t>
      </w:r>
      <w:r w:rsidR="00C1545D" w:rsidRPr="006A4196">
        <w:rPr>
          <w:rFonts w:cstheme="minorHAnsi"/>
        </w:rPr>
        <w:t xml:space="preserve">where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t+1</m:t>
            </m:r>
          </m:sub>
        </m:sSub>
      </m:oMath>
      <w:r w:rsidR="00C1545D" w:rsidRPr="006A4196">
        <w:rPr>
          <w:rFonts w:cstheme="minorHAnsi"/>
        </w:rPr>
        <w:t xml:space="preserve"> is the second age classes abundance at time stamp ‘t+1’</w:t>
      </w:r>
      <w:r w:rsidR="00FD2F6C" w:rsidRPr="006A4196">
        <w:rPr>
          <w:rFonts w:cstheme="minorHAnsi"/>
        </w:rPr>
        <w:t xml:space="preserve">,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t</m:t>
            </m:r>
          </m:sub>
        </m:sSub>
      </m:oMath>
      <w:r w:rsidR="00FD2F6C" w:rsidRPr="006A4196">
        <w:rPr>
          <w:rFonts w:cstheme="minorHAnsi"/>
        </w:rPr>
        <w:t xml:space="preserve"> is the abundance of the first age class at time ‘t’,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oMath>
      <w:r w:rsidR="0035733D" w:rsidRPr="006A4196">
        <w:rPr>
          <w:rFonts w:cstheme="minorHAnsi"/>
        </w:rPr>
        <w:t xml:space="preserve"> is the survival </w:t>
      </w:r>
      <w:r w:rsidR="00747688" w:rsidRPr="006A4196">
        <w:rPr>
          <w:rFonts w:cstheme="minorHAnsi"/>
        </w:rPr>
        <w:t>for the first age class</w:t>
      </w:r>
      <w:r w:rsidR="004E5948" w:rsidRPr="006A4196">
        <w:rPr>
          <w:rFonts w:cstheme="minorHAnsi"/>
        </w:rPr>
        <w:t xml:space="preserve">. </w:t>
      </w:r>
    </w:p>
    <w:p w14:paraId="2CCDF798" w14:textId="77777777" w:rsidR="00044A58" w:rsidRDefault="007F31C5" w:rsidP="00617E04">
      <w:pPr>
        <w:spacing w:line="240" w:lineRule="auto"/>
        <w:rPr>
          <w:rFonts w:cstheme="minorHAnsi"/>
        </w:rPr>
      </w:pPr>
      <w:r w:rsidRPr="006A4196">
        <w:rPr>
          <w:rFonts w:cstheme="minorHAnsi"/>
        </w:rPr>
        <w:t>Next</w:t>
      </w:r>
      <w:r w:rsidR="00803610" w:rsidRPr="006A4196">
        <w:rPr>
          <w:rFonts w:cstheme="minorHAnsi"/>
        </w:rPr>
        <w:t xml:space="preserve">, </w:t>
      </w:r>
      <w:r w:rsidR="00394B64" w:rsidRPr="006A4196">
        <w:rPr>
          <w:rFonts w:cstheme="minorHAnsi"/>
        </w:rPr>
        <w:t xml:space="preserve">for the </w:t>
      </w:r>
      <w:r w:rsidR="00BC23A6" w:rsidRPr="006A4196">
        <w:rPr>
          <w:rFonts w:cstheme="minorHAnsi"/>
        </w:rPr>
        <w:t>oil and gas development</w:t>
      </w:r>
      <w:r w:rsidR="00394B64" w:rsidRPr="006A4196">
        <w:rPr>
          <w:rFonts w:cstheme="minorHAnsi"/>
        </w:rPr>
        <w:t xml:space="preserve"> scenario </w:t>
      </w:r>
      <w:r w:rsidR="00FF2B17" w:rsidRPr="006A4196">
        <w:rPr>
          <w:rFonts w:cstheme="minorHAnsi"/>
        </w:rPr>
        <w:t>we simulated the effect of a 5%,</w:t>
      </w:r>
      <w:r w:rsidR="002444D7" w:rsidRPr="006A4196">
        <w:rPr>
          <w:rFonts w:cstheme="minorHAnsi"/>
        </w:rPr>
        <w:t xml:space="preserve"> </w:t>
      </w:r>
      <w:r w:rsidR="00FF2B17" w:rsidRPr="006A4196">
        <w:rPr>
          <w:rFonts w:cstheme="minorHAnsi"/>
        </w:rPr>
        <w:t>10%</w:t>
      </w:r>
      <w:r w:rsidR="002444D7" w:rsidRPr="006A4196">
        <w:rPr>
          <w:rFonts w:cstheme="minorHAnsi"/>
        </w:rPr>
        <w:t>, 20%</w:t>
      </w:r>
      <w:r w:rsidR="00FF2B17" w:rsidRPr="006A4196">
        <w:rPr>
          <w:rFonts w:cstheme="minorHAnsi"/>
        </w:rPr>
        <w:t xml:space="preserve"> reduction in calf</w:t>
      </w:r>
      <w:r w:rsidR="00BE624D" w:rsidRPr="006A4196">
        <w:rPr>
          <w:rFonts w:cstheme="minorHAnsi"/>
        </w:rPr>
        <w:t xml:space="preserve"> survival. </w:t>
      </w:r>
      <w:r w:rsidR="00410864" w:rsidRPr="006A4196">
        <w:rPr>
          <w:rFonts w:cstheme="minorHAnsi"/>
        </w:rPr>
        <w:t xml:space="preserve">This gradient represented scenarios in which calf survival was minimally </w:t>
      </w:r>
      <w:r w:rsidR="009812C9" w:rsidRPr="006A4196">
        <w:rPr>
          <w:rFonts w:cstheme="minorHAnsi"/>
        </w:rPr>
        <w:t>impacted, moderately</w:t>
      </w:r>
      <w:r w:rsidR="00A53020" w:rsidRPr="006A4196">
        <w:rPr>
          <w:rFonts w:cstheme="minorHAnsi"/>
        </w:rPr>
        <w:t xml:space="preserve"> impacted,</w:t>
      </w:r>
      <w:r w:rsidR="00410864" w:rsidRPr="006A4196">
        <w:rPr>
          <w:rFonts w:cstheme="minorHAnsi"/>
        </w:rPr>
        <w:t xml:space="preserve"> </w:t>
      </w:r>
      <w:r w:rsidR="00B0082F" w:rsidRPr="006A4196">
        <w:rPr>
          <w:rFonts w:cstheme="minorHAnsi"/>
        </w:rPr>
        <w:t xml:space="preserve">and severely impacted. </w:t>
      </w:r>
      <w:r w:rsidR="00B27F13" w:rsidRPr="006A4196">
        <w:rPr>
          <w:rFonts w:cstheme="minorHAnsi"/>
        </w:rPr>
        <w:t xml:space="preserve">We used the same formula as </w:t>
      </w:r>
      <w:r w:rsidR="000F00A2" w:rsidRPr="006A4196">
        <w:rPr>
          <w:rFonts w:cstheme="minorHAnsi"/>
        </w:rPr>
        <w:t xml:space="preserve">stated above to project the population size, but we manipulated calf survival rates to reflect the </w:t>
      </w:r>
      <w:r w:rsidR="002444D7" w:rsidRPr="006A4196">
        <w:rPr>
          <w:rFonts w:cstheme="minorHAnsi"/>
        </w:rPr>
        <w:t>5</w:t>
      </w:r>
      <w:r w:rsidR="00D345BC" w:rsidRPr="006A4196">
        <w:rPr>
          <w:rFonts w:cstheme="minorHAnsi"/>
        </w:rPr>
        <w:t>%</w:t>
      </w:r>
      <w:r w:rsidR="00F45F61" w:rsidRPr="006A4196">
        <w:rPr>
          <w:rFonts w:cstheme="minorHAnsi"/>
        </w:rPr>
        <w:t xml:space="preserve"> (mean= </w:t>
      </w:r>
      <w:r w:rsidR="00320F63" w:rsidRPr="006A4196">
        <w:rPr>
          <w:rFonts w:cstheme="minorHAnsi"/>
        </w:rPr>
        <w:t>0.</w:t>
      </w:r>
      <w:r w:rsidR="00740FC3" w:rsidRPr="006A4196">
        <w:rPr>
          <w:rFonts w:cstheme="minorHAnsi"/>
        </w:rPr>
        <w:t>5</w:t>
      </w:r>
      <w:r w:rsidR="002444D7" w:rsidRPr="006A4196">
        <w:rPr>
          <w:rFonts w:cstheme="minorHAnsi"/>
        </w:rPr>
        <w:t>7</w:t>
      </w:r>
      <w:r w:rsidR="0002094C" w:rsidRPr="006A4196">
        <w:rPr>
          <w:rFonts w:cstheme="minorHAnsi"/>
        </w:rPr>
        <w:t xml:space="preserve">, </w:t>
      </w:r>
      <w:proofErr w:type="spellStart"/>
      <w:r w:rsidR="00F45F61" w:rsidRPr="006A4196">
        <w:rPr>
          <w:rFonts w:cstheme="minorHAnsi"/>
        </w:rPr>
        <w:t>sd</w:t>
      </w:r>
      <w:proofErr w:type="spellEnd"/>
      <w:r w:rsidR="00F45F61" w:rsidRPr="006A4196">
        <w:rPr>
          <w:rFonts w:cstheme="minorHAnsi"/>
        </w:rPr>
        <w:t>=</w:t>
      </w:r>
      <w:r w:rsidR="00580C14" w:rsidRPr="006A4196">
        <w:rPr>
          <w:rFonts w:cstheme="minorHAnsi"/>
        </w:rPr>
        <w:t>0.0</w:t>
      </w:r>
      <w:r w:rsidR="00F12A8D" w:rsidRPr="006A4196">
        <w:rPr>
          <w:rFonts w:cstheme="minorHAnsi"/>
        </w:rPr>
        <w:t>1</w:t>
      </w:r>
      <w:r w:rsidR="00A175F3" w:rsidRPr="006A4196">
        <w:rPr>
          <w:rFonts w:cstheme="minorHAnsi"/>
        </w:rPr>
        <w:t xml:space="preserve">) </w:t>
      </w:r>
      <w:r w:rsidR="002444D7" w:rsidRPr="006A4196">
        <w:rPr>
          <w:rFonts w:cstheme="minorHAnsi"/>
        </w:rPr>
        <w:t>10</w:t>
      </w:r>
      <w:r w:rsidR="00B00E5F" w:rsidRPr="006A4196">
        <w:rPr>
          <w:rFonts w:cstheme="minorHAnsi"/>
        </w:rPr>
        <w:t>%</w:t>
      </w:r>
      <w:r w:rsidR="00C541B5" w:rsidRPr="006A4196">
        <w:rPr>
          <w:rFonts w:cstheme="minorHAnsi"/>
        </w:rPr>
        <w:t xml:space="preserve"> </w:t>
      </w:r>
      <w:r w:rsidR="00B00E5F" w:rsidRPr="006A4196">
        <w:rPr>
          <w:rFonts w:cstheme="minorHAnsi"/>
        </w:rPr>
        <w:t>(mean=</w:t>
      </w:r>
      <w:r w:rsidR="009D32BD" w:rsidRPr="006A4196">
        <w:rPr>
          <w:rFonts w:cstheme="minorHAnsi"/>
        </w:rPr>
        <w:t xml:space="preserve"> 0.54</w:t>
      </w:r>
      <w:r w:rsidR="0002094C" w:rsidRPr="006A4196">
        <w:rPr>
          <w:rFonts w:cstheme="minorHAnsi"/>
        </w:rPr>
        <w:t xml:space="preserve">, </w:t>
      </w:r>
      <w:proofErr w:type="spellStart"/>
      <w:r w:rsidR="00B00E5F" w:rsidRPr="006A4196">
        <w:rPr>
          <w:rFonts w:cstheme="minorHAnsi"/>
        </w:rPr>
        <w:t>sd</w:t>
      </w:r>
      <w:proofErr w:type="spellEnd"/>
      <w:r w:rsidR="00B00E5F" w:rsidRPr="006A4196">
        <w:rPr>
          <w:rFonts w:cstheme="minorHAnsi"/>
        </w:rPr>
        <w:t>=</w:t>
      </w:r>
      <w:r w:rsidR="009D32BD" w:rsidRPr="006A4196">
        <w:rPr>
          <w:rFonts w:cstheme="minorHAnsi"/>
        </w:rPr>
        <w:t>0.0</w:t>
      </w:r>
      <w:r w:rsidR="00F12A8D" w:rsidRPr="006A4196">
        <w:rPr>
          <w:rFonts w:cstheme="minorHAnsi"/>
        </w:rPr>
        <w:t>1</w:t>
      </w:r>
      <w:r w:rsidR="00B00E5F" w:rsidRPr="006A4196">
        <w:rPr>
          <w:rFonts w:cstheme="minorHAnsi"/>
        </w:rPr>
        <w:t xml:space="preserve">), and </w:t>
      </w:r>
      <w:r w:rsidR="00A810B8" w:rsidRPr="006A4196">
        <w:rPr>
          <w:rFonts w:cstheme="minorHAnsi"/>
        </w:rPr>
        <w:t>2</w:t>
      </w:r>
      <w:r w:rsidR="00B00E5F" w:rsidRPr="006A4196">
        <w:rPr>
          <w:rFonts w:cstheme="minorHAnsi"/>
        </w:rPr>
        <w:t xml:space="preserve">0% (mean= </w:t>
      </w:r>
      <w:r w:rsidR="0002094C" w:rsidRPr="006A4196">
        <w:rPr>
          <w:rFonts w:cstheme="minorHAnsi"/>
        </w:rPr>
        <w:t xml:space="preserve">0.48, </w:t>
      </w:r>
      <w:proofErr w:type="spellStart"/>
      <w:r w:rsidR="00B00E5F" w:rsidRPr="006A4196">
        <w:rPr>
          <w:rFonts w:cstheme="minorHAnsi"/>
        </w:rPr>
        <w:t>sd</w:t>
      </w:r>
      <w:proofErr w:type="spellEnd"/>
      <w:r w:rsidR="0002094C" w:rsidRPr="006A4196">
        <w:rPr>
          <w:rFonts w:cstheme="minorHAnsi"/>
        </w:rPr>
        <w:t xml:space="preserve"> </w:t>
      </w:r>
      <w:r w:rsidR="00A810B8" w:rsidRPr="006A4196">
        <w:rPr>
          <w:rFonts w:cstheme="minorHAnsi"/>
        </w:rPr>
        <w:t>=</w:t>
      </w:r>
      <w:r w:rsidR="0002094C" w:rsidRPr="006A4196">
        <w:rPr>
          <w:rFonts w:cstheme="minorHAnsi"/>
        </w:rPr>
        <w:t xml:space="preserve"> 0.0</w:t>
      </w:r>
      <w:r w:rsidR="00F12A8D" w:rsidRPr="006A4196">
        <w:rPr>
          <w:rFonts w:cstheme="minorHAnsi"/>
        </w:rPr>
        <w:t>1</w:t>
      </w:r>
      <w:r w:rsidR="0002094C" w:rsidRPr="006A4196">
        <w:rPr>
          <w:rFonts w:cstheme="minorHAnsi"/>
        </w:rPr>
        <w:t xml:space="preserve">) </w:t>
      </w:r>
      <w:r w:rsidR="009F7DE1" w:rsidRPr="006A4196">
        <w:rPr>
          <w:rFonts w:cstheme="minorHAnsi"/>
        </w:rPr>
        <w:t xml:space="preserve">reduction </w:t>
      </w:r>
      <w:r w:rsidR="00B00E5F" w:rsidRPr="006A4196">
        <w:rPr>
          <w:rFonts w:cstheme="minorHAnsi"/>
        </w:rPr>
        <w:t>scenarios</w:t>
      </w:r>
      <w:r w:rsidR="00A810B8" w:rsidRPr="006A4196">
        <w:rPr>
          <w:rFonts w:cstheme="minorHAnsi"/>
        </w:rPr>
        <w:t xml:space="preserve"> when draw</w:t>
      </w:r>
      <w:r w:rsidR="00C541B5" w:rsidRPr="006A4196">
        <w:rPr>
          <w:rFonts w:cstheme="minorHAnsi"/>
        </w:rPr>
        <w:t>ing</w:t>
      </w:r>
      <w:r w:rsidR="00A810B8" w:rsidRPr="006A4196">
        <w:rPr>
          <w:rFonts w:cstheme="minorHAnsi"/>
        </w:rPr>
        <w:t xml:space="preserve"> random samples from a normal distribution.</w:t>
      </w:r>
      <w:r w:rsidR="00152D06" w:rsidRPr="006A4196">
        <w:rPr>
          <w:rFonts w:cstheme="minorHAnsi"/>
        </w:rPr>
        <w:t xml:space="preserve"> We </w:t>
      </w:r>
      <w:r w:rsidR="008F08D6" w:rsidRPr="006A4196">
        <w:rPr>
          <w:rFonts w:cstheme="minorHAnsi"/>
        </w:rPr>
        <w:t xml:space="preserve">allowed survival for </w:t>
      </w:r>
      <w:r w:rsidR="00FC3C95" w:rsidRPr="006A4196">
        <w:rPr>
          <w:rFonts w:cstheme="minorHAnsi"/>
        </w:rPr>
        <w:t>calves</w:t>
      </w:r>
      <w:r w:rsidR="008F08D6" w:rsidRPr="006A4196">
        <w:rPr>
          <w:rFonts w:cstheme="minorHAnsi"/>
        </w:rPr>
        <w:t xml:space="preserve"> to fluctuate since we know year-year </w:t>
      </w:r>
      <w:r w:rsidR="00F00D70" w:rsidRPr="006A4196">
        <w:rPr>
          <w:rFonts w:cstheme="minorHAnsi"/>
        </w:rPr>
        <w:t>environmental</w:t>
      </w:r>
      <w:r w:rsidR="008F08D6" w:rsidRPr="006A4196">
        <w:rPr>
          <w:rFonts w:cstheme="minorHAnsi"/>
        </w:rPr>
        <w:t xml:space="preserve"> fluctuations could cause an increase or decrease in calf survival </w:t>
      </w:r>
      <w:r w:rsidR="00F00D70" w:rsidRPr="006A4196">
        <w:rPr>
          <w:rFonts w:cstheme="minorHAnsi"/>
        </w:rPr>
        <w:t>even in the presence of oil and gas development.</w:t>
      </w:r>
      <w:r w:rsidR="00BC551C">
        <w:rPr>
          <w:rFonts w:cstheme="minorHAnsi"/>
        </w:rPr>
        <w:t xml:space="preserve"> We calculated the proportion of </w:t>
      </w:r>
      <w:r w:rsidR="00F6250D">
        <w:rPr>
          <w:rFonts w:cstheme="minorHAnsi"/>
        </w:rPr>
        <w:t>simulations</w:t>
      </w:r>
      <w:r w:rsidR="00E37DDB">
        <w:rPr>
          <w:rFonts w:cstheme="minorHAnsi"/>
        </w:rPr>
        <w:t xml:space="preserve"> </w:t>
      </w:r>
      <w:r w:rsidR="00825FCC">
        <w:rPr>
          <w:rFonts w:cstheme="minorHAnsi"/>
        </w:rPr>
        <w:t>that resulted in decreasing probability trends</w:t>
      </w:r>
      <w:r w:rsidR="00E42FED">
        <w:rPr>
          <w:rFonts w:cstheme="minorHAnsi"/>
        </w:rPr>
        <w:t xml:space="preserve"> using the formula</w:t>
      </w:r>
      <w:r w:rsidR="00E37DDB">
        <w:rPr>
          <w:rFonts w:cstheme="minorHAnsi"/>
        </w:rPr>
        <w:t>:</w:t>
      </w:r>
    </w:p>
    <w:p w14:paraId="17CDCB24" w14:textId="2383A4CC" w:rsidR="008F1820" w:rsidRDefault="005C703C" w:rsidP="00617E04">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ecline</m:t>
            </m:r>
          </m:sub>
        </m:sSub>
        <m:r>
          <w:rPr>
            <w:rFonts w:ascii="Cambria Math" w:hAnsi="Cambria Math" w:cstheme="minorHAnsi"/>
          </w:rPr>
          <m:t xml:space="preserve">= </m:t>
        </m:r>
        <m:f>
          <m:fPr>
            <m:ctrlPr>
              <w:rPr>
                <w:rFonts w:ascii="Cambria Math" w:hAnsi="Cambria Math" w:cstheme="minorHAnsi"/>
                <w:i/>
              </w:rPr>
            </m:ctrlPr>
          </m:fPr>
          <m:num>
            <m:r>
              <w:rPr>
                <w:rFonts w:ascii="Cambria Math" w:hAnsi="Cambria Math" w:cstheme="minorHAnsi"/>
              </w:rPr>
              <m:t>Number of declining simulations</m:t>
            </m:r>
          </m:num>
          <m:den>
            <m:r>
              <w:rPr>
                <w:rFonts w:ascii="Cambria Math" w:hAnsi="Cambria Math" w:cstheme="minorHAnsi"/>
              </w:rPr>
              <m:t>Number of total simulations</m:t>
            </m:r>
          </m:den>
        </m:f>
      </m:oMath>
      <w:r w:rsidR="009A7984">
        <w:rPr>
          <w:rFonts w:cstheme="minorHAnsi"/>
        </w:rPr>
        <w:t xml:space="preserve">. </w:t>
      </w:r>
    </w:p>
    <w:p w14:paraId="37C5DCE7" w14:textId="5319C8D6" w:rsidR="007D7F02" w:rsidRPr="00247BB9" w:rsidRDefault="009A7984" w:rsidP="00617E04">
      <w:pPr>
        <w:spacing w:line="240" w:lineRule="auto"/>
        <w:rPr>
          <w:rFonts w:cstheme="minorHAnsi"/>
        </w:rPr>
      </w:pPr>
      <w:r w:rsidRPr="00247BB9">
        <w:rPr>
          <w:rFonts w:cstheme="minorHAnsi"/>
        </w:rPr>
        <w:t xml:space="preserve">We </w:t>
      </w:r>
      <w:r w:rsidR="00BE5D10" w:rsidRPr="00247BB9">
        <w:rPr>
          <w:rFonts w:cstheme="minorHAnsi"/>
        </w:rPr>
        <w:t>interpreted</w:t>
      </w:r>
      <w:r w:rsidR="00285629" w:rsidRPr="00247BB9">
        <w:rPr>
          <w:rFonts w:cstheme="minorHAnsi"/>
        </w:rPr>
        <w:t xml:space="preserve"> </w:t>
      </w:r>
      <w:r w:rsidR="00424CC7" w:rsidRPr="00247BB9">
        <w:rPr>
          <w:rFonts w:cstheme="minorHAnsi"/>
        </w:rPr>
        <w:t>(</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ecline</m:t>
            </m:r>
          </m:sub>
        </m:sSub>
        <m:r>
          <w:rPr>
            <w:rFonts w:ascii="Cambria Math" w:hAnsi="Cambria Math" w:cstheme="minorHAnsi"/>
          </w:rPr>
          <m:t>=</m:t>
        </m:r>
        <m:r>
          <w:rPr>
            <w:rFonts w:ascii="Cambria Math" w:hAnsi="Cambria Math" w:cstheme="minorHAnsi"/>
          </w:rPr>
          <m:t>0.00</m:t>
        </m:r>
        <m:r>
          <w:rPr>
            <w:rFonts w:ascii="Cambria Math" w:hAnsi="Cambria Math" w:cstheme="minorHAnsi"/>
          </w:rPr>
          <m:t>-</m:t>
        </m:r>
        <m:r>
          <w:rPr>
            <w:rFonts w:ascii="Cambria Math" w:hAnsi="Cambria Math" w:cstheme="minorHAnsi"/>
          </w:rPr>
          <m:t>0.1</m:t>
        </m:r>
        <m:r>
          <w:rPr>
            <w:rFonts w:ascii="Cambria Math" w:hAnsi="Cambria Math" w:cstheme="minorHAnsi"/>
          </w:rPr>
          <m:t>9</m:t>
        </m:r>
      </m:oMath>
      <w:r w:rsidR="00424CC7" w:rsidRPr="00247BB9">
        <w:rPr>
          <w:rFonts w:cstheme="minorHAnsi"/>
        </w:rPr>
        <w:t xml:space="preserve">) </w:t>
      </w:r>
      <w:r w:rsidR="00436E0D" w:rsidRPr="00247BB9">
        <w:rPr>
          <w:rFonts w:cstheme="minorHAnsi"/>
        </w:rPr>
        <w:t xml:space="preserve">as low risk, </w:t>
      </w: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ecline</m:t>
            </m:r>
          </m:sub>
        </m:sSub>
        <m:r>
          <w:rPr>
            <w:rFonts w:ascii="Cambria Math" w:hAnsi="Cambria Math" w:cstheme="minorHAnsi"/>
          </w:rPr>
          <m:t>=</m:t>
        </m:r>
        <m:r>
          <w:rPr>
            <w:rFonts w:ascii="Cambria Math" w:hAnsi="Cambria Math" w:cstheme="minorHAnsi"/>
          </w:rPr>
          <m:t xml:space="preserve"> </m:t>
        </m:r>
        <m:r>
          <m:rPr>
            <m:sty m:val="p"/>
          </m:rPr>
          <w:rPr>
            <w:rFonts w:ascii="Cambria Math" w:hAnsi="Cambria Math" w:cstheme="minorHAnsi"/>
          </w:rPr>
          <m:t xml:space="preserve">0.20-0.40) </m:t>
        </m:r>
      </m:oMath>
      <w:r w:rsidR="00BE5D10" w:rsidRPr="00247BB9">
        <w:rPr>
          <w:rFonts w:cstheme="minorHAnsi"/>
        </w:rPr>
        <w:t>as moderate risk, and</w:t>
      </w:r>
      <w:r w:rsidR="00152E25">
        <w:rPr>
          <w:rFonts w:cstheme="minorHAnsi"/>
        </w:rPr>
        <w:t xml:space="preserve"> </w:t>
      </w: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ecline</m:t>
            </m:r>
          </m:sub>
        </m:sSub>
        <m:r>
          <w:rPr>
            <w:rFonts w:ascii="Cambria Math" w:hAnsi="Cambria Math" w:cstheme="minorHAnsi"/>
          </w:rPr>
          <m:t>=</m:t>
        </m:r>
        <m:r>
          <w:rPr>
            <w:rFonts w:ascii="Cambria Math" w:hAnsi="Cambria Math" w:cstheme="minorHAnsi"/>
          </w:rPr>
          <m:t xml:space="preserve"> &gt;0.40</m:t>
        </m:r>
        <m:r>
          <w:rPr>
            <w:rFonts w:ascii="Cambria Math" w:hAnsi="Cambria Math" w:cstheme="minorHAnsi"/>
          </w:rPr>
          <m:t>)</m:t>
        </m:r>
      </m:oMath>
      <w:r w:rsidR="00BE5D10" w:rsidRPr="00247BB9">
        <w:rPr>
          <w:rFonts w:cstheme="minorHAnsi"/>
        </w:rPr>
        <w:t xml:space="preserve"> as high risk</w:t>
      </w:r>
      <w:r w:rsidR="003A3140" w:rsidRPr="00247BB9">
        <w:rPr>
          <w:rFonts w:cstheme="minorHAnsi"/>
        </w:rPr>
        <w:t xml:space="preserve"> of population decline. </w:t>
      </w:r>
    </w:p>
    <w:p w14:paraId="7B2C97A7" w14:textId="0F600CF4" w:rsidR="002E7996" w:rsidRPr="006A4196" w:rsidRDefault="002E7996" w:rsidP="00617E04">
      <w:pPr>
        <w:spacing w:line="240" w:lineRule="auto"/>
        <w:rPr>
          <w:rFonts w:cstheme="minorHAnsi"/>
        </w:rPr>
      </w:pPr>
      <w:r w:rsidRPr="006A4196">
        <w:rPr>
          <w:rFonts w:cstheme="minorHAnsi"/>
        </w:rPr>
        <w:t xml:space="preserve">Lastly, we wanted to understand how changes in vital rates </w:t>
      </w:r>
      <w:r w:rsidR="00842A05" w:rsidRPr="006A4196">
        <w:rPr>
          <w:rFonts w:cstheme="minorHAnsi"/>
        </w:rPr>
        <w:t xml:space="preserve">could impact population growth. We implemented a sensitivity analysis that estimated </w:t>
      </w:r>
      <w:r w:rsidR="00755E55" w:rsidRPr="006A4196">
        <w:rPr>
          <w:rFonts w:cstheme="minorHAnsi"/>
        </w:rPr>
        <w:t>elasticities (i.e., the</w:t>
      </w:r>
      <w:r w:rsidR="00842A05" w:rsidRPr="006A4196">
        <w:rPr>
          <w:rFonts w:cstheme="minorHAnsi"/>
        </w:rPr>
        <w:t xml:space="preserve"> proportional change in lambda values with changes in survival rates</w:t>
      </w:r>
      <w:r w:rsidR="00755E55" w:rsidRPr="006A4196">
        <w:rPr>
          <w:rFonts w:cstheme="minorHAnsi"/>
        </w:rPr>
        <w:t>)</w:t>
      </w:r>
      <w:r w:rsidR="00842A05" w:rsidRPr="006A4196">
        <w:rPr>
          <w:rFonts w:cstheme="minorHAnsi"/>
        </w:rPr>
        <w:t xml:space="preserve"> under the no development and development scenarios</w:t>
      </w:r>
      <w:r w:rsidR="00E62E8A" w:rsidRPr="006A4196">
        <w:rPr>
          <w:rFonts w:cstheme="minorHAnsi"/>
        </w:rPr>
        <w:t>, and we also estimated the asymptotic lambda value</w:t>
      </w:r>
      <w:r w:rsidR="00E87BFD" w:rsidRPr="006A4196">
        <w:rPr>
          <w:rFonts w:cstheme="minorHAnsi"/>
        </w:rPr>
        <w:t>.</w:t>
      </w:r>
      <w:r w:rsidR="00AB3796" w:rsidRPr="006A4196">
        <w:rPr>
          <w:rFonts w:cstheme="minorHAnsi"/>
        </w:rPr>
        <w:t xml:space="preserve"> We did this by constructing a Leslie matrix and using the function </w:t>
      </w:r>
      <w:proofErr w:type="spellStart"/>
      <w:r w:rsidR="00AB3796" w:rsidRPr="006A4196">
        <w:rPr>
          <w:rFonts w:cstheme="minorHAnsi"/>
          <w:i/>
          <w:iCs/>
        </w:rPr>
        <w:t>eigenanalysis</w:t>
      </w:r>
      <w:proofErr w:type="spellEnd"/>
      <w:r w:rsidR="00AB3796" w:rsidRPr="006A4196">
        <w:rPr>
          <w:rFonts w:cstheme="minorHAnsi"/>
        </w:rPr>
        <w:t xml:space="preserve"> in the R package </w:t>
      </w:r>
      <w:r w:rsidR="005231A7" w:rsidRPr="006A4196">
        <w:rPr>
          <w:rFonts w:cstheme="minorHAnsi"/>
        </w:rPr>
        <w:t>‘</w:t>
      </w:r>
      <w:proofErr w:type="spellStart"/>
      <w:r w:rsidR="005231A7" w:rsidRPr="006A4196">
        <w:rPr>
          <w:rFonts w:cstheme="minorHAnsi"/>
          <w:i/>
          <w:iCs/>
        </w:rPr>
        <w:t>popbio</w:t>
      </w:r>
      <w:proofErr w:type="spellEnd"/>
      <w:r w:rsidR="005231A7" w:rsidRPr="006A4196">
        <w:rPr>
          <w:rFonts w:cstheme="minorHAnsi"/>
        </w:rPr>
        <w:t xml:space="preserve">’ </w:t>
      </w:r>
      <w:r w:rsidR="008C7679" w:rsidRPr="006A4196">
        <w:rPr>
          <w:rFonts w:cstheme="minorHAnsi"/>
        </w:rPr>
        <w:t>(Stubben and Milligan, 2007)</w:t>
      </w:r>
      <w:r w:rsidR="005231A7" w:rsidRPr="006A4196">
        <w:rPr>
          <w:rFonts w:cstheme="minorHAnsi"/>
        </w:rPr>
        <w:t xml:space="preserve">. </w:t>
      </w:r>
      <w:r w:rsidR="00F61082" w:rsidRPr="006A4196">
        <w:rPr>
          <w:rFonts w:cstheme="minorHAnsi"/>
        </w:rPr>
        <w:t xml:space="preserve">We excluded density-dependence from this analysis since </w:t>
      </w:r>
      <w:r w:rsidR="00CD42A8" w:rsidRPr="006A4196">
        <w:rPr>
          <w:rFonts w:cstheme="minorHAnsi"/>
        </w:rPr>
        <w:t xml:space="preserve">the data surrounding density-dependence in the PCH is </w:t>
      </w:r>
      <w:r w:rsidR="00C343D0" w:rsidRPr="006A4196">
        <w:rPr>
          <w:rFonts w:cstheme="minorHAnsi"/>
        </w:rPr>
        <w:t xml:space="preserve">limited </w:t>
      </w:r>
      <w:r w:rsidR="00A41EC3" w:rsidRPr="006A4196">
        <w:rPr>
          <w:rFonts w:cstheme="minorHAnsi"/>
        </w:rPr>
        <w:t>and several studies have suggest that environmental conditions are the biggest influence on population growth</w:t>
      </w:r>
      <w:r w:rsidR="003623C9" w:rsidRPr="006A4196">
        <w:rPr>
          <w:rFonts w:cstheme="minorHAnsi"/>
        </w:rPr>
        <w:t xml:space="preserve"> (Whitten et al., 1992; Russell et al., 1993; Whitten, 1996; Griffith et al., 2002).</w:t>
      </w:r>
    </w:p>
    <w:p w14:paraId="65B6779F" w14:textId="7EC61672" w:rsidR="00A84431" w:rsidRPr="006A4196" w:rsidRDefault="00A84431" w:rsidP="00617E04">
      <w:pPr>
        <w:spacing w:line="240" w:lineRule="auto"/>
        <w:rPr>
          <w:rFonts w:cstheme="minorHAnsi"/>
          <w:b/>
          <w:bCs/>
          <w:u w:val="single"/>
        </w:rPr>
      </w:pPr>
      <w:r w:rsidRPr="006A4196">
        <w:rPr>
          <w:rFonts w:cstheme="minorHAnsi"/>
          <w:b/>
          <w:bCs/>
          <w:u w:val="single"/>
        </w:rPr>
        <w:t>STUDY DESIGN</w:t>
      </w:r>
    </w:p>
    <w:p w14:paraId="23F98C7E" w14:textId="1CABC3B5" w:rsidR="00CB6F43" w:rsidRPr="006A4196" w:rsidRDefault="00344DA2" w:rsidP="00617E04">
      <w:pPr>
        <w:spacing w:line="240" w:lineRule="auto"/>
        <w:rPr>
          <w:rFonts w:cstheme="minorHAnsi"/>
        </w:rPr>
      </w:pPr>
      <w:r w:rsidRPr="006A4196">
        <w:rPr>
          <w:rFonts w:cstheme="minorHAnsi"/>
        </w:rPr>
        <w:t xml:space="preserve">To estimate </w:t>
      </w:r>
      <w:r w:rsidR="00AD420D" w:rsidRPr="006A4196">
        <w:rPr>
          <w:rFonts w:cstheme="minorHAnsi"/>
        </w:rPr>
        <w:t xml:space="preserve">the parameters of </w:t>
      </w:r>
      <w:r w:rsidR="0068370D" w:rsidRPr="006A4196">
        <w:rPr>
          <w:rFonts w:cstheme="minorHAnsi"/>
        </w:rPr>
        <w:t>the</w:t>
      </w:r>
      <w:r w:rsidR="0068370D" w:rsidRPr="006A4196">
        <w:rPr>
          <w:rFonts w:cstheme="minorHAnsi"/>
        </w:rPr>
        <w:t xml:space="preserve"> </w:t>
      </w:r>
      <w:r w:rsidR="00AD420D" w:rsidRPr="006A4196">
        <w:rPr>
          <w:rFonts w:cstheme="minorHAnsi"/>
        </w:rPr>
        <w:t>model</w:t>
      </w:r>
      <w:r w:rsidR="008379BE" w:rsidRPr="006A4196">
        <w:rPr>
          <w:rFonts w:cstheme="minorHAnsi"/>
        </w:rPr>
        <w:t xml:space="preserve"> (</w:t>
      </w:r>
      <w:r w:rsidR="009F4F77" w:rsidRPr="006A4196">
        <w:rPr>
          <w:rFonts w:cstheme="minorHAnsi"/>
        </w:rPr>
        <w:t>fecundity, survival, and initial population size</w:t>
      </w:r>
      <w:r w:rsidR="008379BE" w:rsidRPr="006A4196">
        <w:rPr>
          <w:rFonts w:cstheme="minorHAnsi"/>
        </w:rPr>
        <w:t>)</w:t>
      </w:r>
      <w:r w:rsidR="00906D62" w:rsidRPr="006A4196">
        <w:rPr>
          <w:rFonts w:cstheme="minorHAnsi"/>
        </w:rPr>
        <w:t xml:space="preserve"> </w:t>
      </w:r>
      <w:r w:rsidR="00E50382" w:rsidRPr="006A4196">
        <w:rPr>
          <w:rFonts w:cstheme="minorHAnsi"/>
        </w:rPr>
        <w:t xml:space="preserve">a </w:t>
      </w:r>
      <w:r w:rsidR="00645EB1" w:rsidRPr="006A4196">
        <w:rPr>
          <w:rFonts w:cstheme="minorHAnsi"/>
        </w:rPr>
        <w:t>t</w:t>
      </w:r>
      <w:r w:rsidR="00645EB1" w:rsidRPr="006A4196">
        <w:rPr>
          <w:rFonts w:cstheme="minorHAnsi"/>
        </w:rPr>
        <w:t>wo</w:t>
      </w:r>
      <w:r w:rsidR="00645EB1" w:rsidRPr="006A4196">
        <w:rPr>
          <w:rFonts w:cstheme="minorHAnsi"/>
        </w:rPr>
        <w:t xml:space="preserve"> </w:t>
      </w:r>
      <w:r w:rsidR="00E50382" w:rsidRPr="006A4196">
        <w:rPr>
          <w:rFonts w:cstheme="minorHAnsi"/>
        </w:rPr>
        <w:t>step</w:t>
      </w:r>
      <w:r w:rsidR="00906D62" w:rsidRPr="006A4196">
        <w:rPr>
          <w:rFonts w:cstheme="minorHAnsi"/>
        </w:rPr>
        <w:t xml:space="preserve"> approach</w:t>
      </w:r>
      <w:r w:rsidR="00A71CB4" w:rsidRPr="006A4196">
        <w:rPr>
          <w:rFonts w:cstheme="minorHAnsi"/>
        </w:rPr>
        <w:t xml:space="preserve"> </w:t>
      </w:r>
      <w:r w:rsidR="00E50382" w:rsidRPr="006A4196">
        <w:rPr>
          <w:rFonts w:cstheme="minorHAnsi"/>
        </w:rPr>
        <w:t xml:space="preserve">is </w:t>
      </w:r>
      <w:r w:rsidR="00A71CB4" w:rsidRPr="006A4196">
        <w:rPr>
          <w:rFonts w:cstheme="minorHAnsi"/>
        </w:rPr>
        <w:t>needed</w:t>
      </w:r>
      <w:r w:rsidR="006D657A" w:rsidRPr="006A4196">
        <w:rPr>
          <w:rFonts w:cstheme="minorHAnsi"/>
        </w:rPr>
        <w:t xml:space="preserve">. 1) </w:t>
      </w:r>
      <w:r w:rsidR="009F4F77" w:rsidRPr="006A4196">
        <w:rPr>
          <w:rFonts w:cstheme="minorHAnsi"/>
        </w:rPr>
        <w:t xml:space="preserve">To estimate </w:t>
      </w:r>
      <w:r w:rsidR="00661DE2" w:rsidRPr="006A4196">
        <w:rPr>
          <w:rFonts w:cstheme="minorHAnsi"/>
        </w:rPr>
        <w:t xml:space="preserve">female </w:t>
      </w:r>
      <w:r w:rsidR="009F4F77" w:rsidRPr="006A4196">
        <w:rPr>
          <w:rFonts w:cstheme="minorHAnsi"/>
        </w:rPr>
        <w:t xml:space="preserve">fecundity and </w:t>
      </w:r>
      <w:r w:rsidR="00661DE2" w:rsidRPr="006A4196">
        <w:rPr>
          <w:rFonts w:cstheme="minorHAnsi"/>
        </w:rPr>
        <w:t xml:space="preserve">calf </w:t>
      </w:r>
      <w:r w:rsidR="009F4F77" w:rsidRPr="006A4196">
        <w:rPr>
          <w:rFonts w:cstheme="minorHAnsi"/>
        </w:rPr>
        <w:t>survival rates we capture</w:t>
      </w:r>
      <w:r w:rsidR="00A96973" w:rsidRPr="006A4196">
        <w:rPr>
          <w:rFonts w:cstheme="minorHAnsi"/>
        </w:rPr>
        <w:t>d</w:t>
      </w:r>
      <w:r w:rsidR="009F4F77" w:rsidRPr="006A4196">
        <w:rPr>
          <w:rFonts w:cstheme="minorHAnsi"/>
        </w:rPr>
        <w:t xml:space="preserve"> 50 pregnant females using a net gun shot from a helicopter on their winter range. We confirmed pregnancy by using an ultrasound and place</w:t>
      </w:r>
      <w:r w:rsidR="00CB6F43" w:rsidRPr="006A4196">
        <w:rPr>
          <w:rFonts w:cstheme="minorHAnsi"/>
        </w:rPr>
        <w:t>d</w:t>
      </w:r>
      <w:r w:rsidR="009F4F77" w:rsidRPr="006A4196">
        <w:rPr>
          <w:rFonts w:cstheme="minorHAnsi"/>
        </w:rPr>
        <w:t xml:space="preserve"> a</w:t>
      </w:r>
      <w:r w:rsidR="009F4F77" w:rsidRPr="006A4196">
        <w:rPr>
          <w:rFonts w:cstheme="minorHAnsi"/>
        </w:rPr>
        <w:t xml:space="preserve"> VERTEX Plus camera‐GPS collars (VECTRONIC Aerospace GmbH, Berlin, Germany) on females. This </w:t>
      </w:r>
      <w:r w:rsidR="00A96973" w:rsidRPr="006A4196">
        <w:rPr>
          <w:rFonts w:cstheme="minorHAnsi"/>
        </w:rPr>
        <w:t>allowed</w:t>
      </w:r>
      <w:r w:rsidR="009F4F77" w:rsidRPr="006A4196">
        <w:rPr>
          <w:rFonts w:cstheme="minorHAnsi"/>
        </w:rPr>
        <w:t xml:space="preserve"> us to estimate survival of calves </w:t>
      </w:r>
      <w:r w:rsidR="00D41400" w:rsidRPr="006A4196">
        <w:rPr>
          <w:rFonts w:cstheme="minorHAnsi"/>
        </w:rPr>
        <w:t>by creating encounter histories</w:t>
      </w:r>
      <w:r w:rsidR="009F4F77" w:rsidRPr="006A4196">
        <w:rPr>
          <w:rFonts w:cstheme="minorHAnsi"/>
        </w:rPr>
        <w:t xml:space="preserve">, and </w:t>
      </w:r>
      <w:r w:rsidR="00D41400" w:rsidRPr="006A4196">
        <w:rPr>
          <w:rFonts w:cstheme="minorHAnsi"/>
        </w:rPr>
        <w:t xml:space="preserve">calculate </w:t>
      </w:r>
      <w:r w:rsidR="009F4F77" w:rsidRPr="006A4196">
        <w:rPr>
          <w:rFonts w:cstheme="minorHAnsi"/>
        </w:rPr>
        <w:t>fecundity of females by directly estimating the occurrence of stillbirths.</w:t>
      </w:r>
      <w:r w:rsidR="00D02858" w:rsidRPr="006A4196">
        <w:rPr>
          <w:rFonts w:cstheme="minorHAnsi"/>
        </w:rPr>
        <w:t xml:space="preserve"> We</w:t>
      </w:r>
      <w:r w:rsidR="0034496C" w:rsidRPr="006A4196">
        <w:rPr>
          <w:rFonts w:cstheme="minorHAnsi"/>
        </w:rPr>
        <w:t xml:space="preserve"> defined fecundity rate as the proportion of collared females </w:t>
      </w:r>
      <w:r w:rsidR="00645EB1" w:rsidRPr="006A4196">
        <w:rPr>
          <w:rFonts w:cstheme="minorHAnsi"/>
        </w:rPr>
        <w:t>that did not have stillbirths.</w:t>
      </w:r>
      <w:r w:rsidR="009F4F77" w:rsidRPr="006A4196">
        <w:rPr>
          <w:rFonts w:cstheme="minorHAnsi"/>
        </w:rPr>
        <w:t xml:space="preserve"> To estimate calf survival a capture mark-recapture approach </w:t>
      </w:r>
      <w:r w:rsidR="00A96973" w:rsidRPr="006A4196">
        <w:rPr>
          <w:rFonts w:cstheme="minorHAnsi"/>
        </w:rPr>
        <w:t>was</w:t>
      </w:r>
      <w:r w:rsidR="009F4F77" w:rsidRPr="006A4196">
        <w:rPr>
          <w:rFonts w:cstheme="minorHAnsi"/>
        </w:rPr>
        <w:t xml:space="preserve"> utilized by using detections of calves on</w:t>
      </w:r>
      <w:r w:rsidR="00152E25">
        <w:rPr>
          <w:rFonts w:cstheme="minorHAnsi"/>
        </w:rPr>
        <w:t xml:space="preserve"> </w:t>
      </w:r>
      <w:r w:rsidR="009F4F77" w:rsidRPr="006A4196">
        <w:rPr>
          <w:rFonts w:cstheme="minorHAnsi"/>
        </w:rPr>
        <w:t>collar video</w:t>
      </w:r>
      <w:r w:rsidR="009F4F77" w:rsidRPr="006A4196">
        <w:rPr>
          <w:rFonts w:cstheme="minorHAnsi"/>
        </w:rPr>
        <w:t xml:space="preserve"> </w:t>
      </w:r>
      <w:r w:rsidR="009F4F77" w:rsidRPr="006A4196">
        <w:rPr>
          <w:rFonts w:cstheme="minorHAnsi"/>
        </w:rPr>
        <w:t>cameras (placed on adult females)</w:t>
      </w:r>
      <w:r w:rsidR="00E40949" w:rsidRPr="006A4196">
        <w:rPr>
          <w:rFonts w:cstheme="minorHAnsi"/>
        </w:rPr>
        <w:t xml:space="preserve"> from June-August</w:t>
      </w:r>
      <w:r w:rsidR="008912FF" w:rsidRPr="006A4196">
        <w:rPr>
          <w:rFonts w:cstheme="minorHAnsi"/>
        </w:rPr>
        <w:t xml:space="preserve">. We followed similar protocols to </w:t>
      </w:r>
      <w:proofErr w:type="spellStart"/>
      <w:r w:rsidR="002E37C8" w:rsidRPr="006A4196">
        <w:rPr>
          <w:rFonts w:cstheme="minorHAnsi"/>
        </w:rPr>
        <w:t>Vuillaume</w:t>
      </w:r>
      <w:proofErr w:type="spellEnd"/>
      <w:r w:rsidR="002E37C8" w:rsidRPr="006A4196">
        <w:rPr>
          <w:rFonts w:cstheme="minorHAnsi"/>
        </w:rPr>
        <w:t xml:space="preserve"> et al. (2021) </w:t>
      </w:r>
      <w:r w:rsidR="00A01B34" w:rsidRPr="006A4196">
        <w:rPr>
          <w:rFonts w:cstheme="minorHAnsi"/>
        </w:rPr>
        <w:t>to program collars</w:t>
      </w:r>
      <w:r w:rsidR="00F5401E">
        <w:rPr>
          <w:rFonts w:cstheme="minorHAnsi"/>
        </w:rPr>
        <w:t>,</w:t>
      </w:r>
      <w:r w:rsidR="00A01B34" w:rsidRPr="006A4196">
        <w:rPr>
          <w:rFonts w:cstheme="minorHAnsi"/>
        </w:rPr>
        <w:t xml:space="preserve"> an</w:t>
      </w:r>
      <w:r w:rsidR="00763408" w:rsidRPr="006A4196">
        <w:rPr>
          <w:rFonts w:cstheme="minorHAnsi"/>
        </w:rPr>
        <w:t>d</w:t>
      </w:r>
      <w:r w:rsidR="00F5401E">
        <w:rPr>
          <w:rFonts w:cstheme="minorHAnsi"/>
        </w:rPr>
        <w:t xml:space="preserve"> we</w:t>
      </w:r>
      <w:r w:rsidR="00763408" w:rsidRPr="006A4196">
        <w:rPr>
          <w:rFonts w:cstheme="minorHAnsi"/>
        </w:rPr>
        <w:t xml:space="preserve"> </w:t>
      </w:r>
      <w:r w:rsidR="000E78F7" w:rsidRPr="006A4196">
        <w:rPr>
          <w:rFonts w:cstheme="minorHAnsi"/>
        </w:rPr>
        <w:t>constructed a weekly encounter history</w:t>
      </w:r>
      <w:r w:rsidR="003F25C4" w:rsidRPr="006A4196">
        <w:rPr>
          <w:rFonts w:cstheme="minorHAnsi"/>
        </w:rPr>
        <w:t xml:space="preserve"> that represented </w:t>
      </w:r>
      <w:r w:rsidR="00950EC3" w:rsidRPr="006A4196">
        <w:rPr>
          <w:rFonts w:cstheme="minorHAnsi"/>
        </w:rPr>
        <w:t xml:space="preserve">~12 </w:t>
      </w:r>
      <w:r w:rsidR="00B73D23" w:rsidRPr="006A4196">
        <w:rPr>
          <w:rFonts w:cstheme="minorHAnsi"/>
        </w:rPr>
        <w:t xml:space="preserve">potential </w:t>
      </w:r>
      <w:r w:rsidR="009B518C" w:rsidRPr="006A4196">
        <w:rPr>
          <w:rFonts w:cstheme="minorHAnsi"/>
        </w:rPr>
        <w:t>encounters.</w:t>
      </w:r>
      <w:r w:rsidR="00763794" w:rsidRPr="006A4196">
        <w:rPr>
          <w:rFonts w:cstheme="minorHAnsi"/>
        </w:rPr>
        <w:t xml:space="preserve"> </w:t>
      </w:r>
      <w:r w:rsidR="00B369FC" w:rsidRPr="006A4196">
        <w:rPr>
          <w:rFonts w:cstheme="minorHAnsi"/>
        </w:rPr>
        <w:t xml:space="preserve">We </w:t>
      </w:r>
      <w:r w:rsidR="00A96973" w:rsidRPr="006A4196">
        <w:rPr>
          <w:rFonts w:cstheme="minorHAnsi"/>
        </w:rPr>
        <w:t>fitted into a Cormack-Jolly-Serber model that estimates apparent survival. Some of the assumptions of this model ar</w:t>
      </w:r>
      <w:r w:rsidR="00613532" w:rsidRPr="006A4196">
        <w:rPr>
          <w:rFonts w:cstheme="minorHAnsi"/>
        </w:rPr>
        <w:t>e:</w:t>
      </w:r>
      <w:r w:rsidR="00763794" w:rsidRPr="006A4196">
        <w:rPr>
          <w:rFonts w:cstheme="minorHAnsi"/>
        </w:rPr>
        <w:t xml:space="preserve"> </w:t>
      </w:r>
      <w:r w:rsidR="00A96973" w:rsidRPr="006A4196">
        <w:rPr>
          <w:rFonts w:cstheme="minorHAnsi"/>
        </w:rPr>
        <w:t>every marked individual has the same probability of being captured or resighted</w:t>
      </w:r>
      <w:r w:rsidR="00613532" w:rsidRPr="006A4196">
        <w:rPr>
          <w:rFonts w:cstheme="minorHAnsi"/>
        </w:rPr>
        <w:t>,</w:t>
      </w:r>
      <w:r w:rsidR="0086014E" w:rsidRPr="006A4196">
        <w:rPr>
          <w:rFonts w:cstheme="minorHAnsi"/>
        </w:rPr>
        <w:t xml:space="preserve"> </w:t>
      </w:r>
      <w:r w:rsidR="00A96973" w:rsidRPr="006A4196">
        <w:rPr>
          <w:rFonts w:cstheme="minorHAnsi"/>
        </w:rPr>
        <w:t>emigration from the sampled area is permanent</w:t>
      </w:r>
      <w:r w:rsidR="00613532" w:rsidRPr="006A4196">
        <w:rPr>
          <w:rFonts w:cstheme="minorHAnsi"/>
        </w:rPr>
        <w:t>,</w:t>
      </w:r>
      <w:r w:rsidR="00A96973" w:rsidRPr="006A4196">
        <w:rPr>
          <w:rFonts w:cstheme="minorHAnsi"/>
        </w:rPr>
        <w:t xml:space="preserve"> independence</w:t>
      </w:r>
      <w:r w:rsidR="00613532" w:rsidRPr="006A4196">
        <w:rPr>
          <w:rFonts w:cstheme="minorHAnsi"/>
        </w:rPr>
        <w:t>, and</w:t>
      </w:r>
      <w:r w:rsidR="0086014E" w:rsidRPr="006A4196">
        <w:rPr>
          <w:rFonts w:cstheme="minorHAnsi"/>
        </w:rPr>
        <w:t xml:space="preserve"> </w:t>
      </w:r>
      <w:r w:rsidR="00A96973" w:rsidRPr="006A4196">
        <w:rPr>
          <w:rFonts w:cstheme="minorHAnsi"/>
        </w:rPr>
        <w:t xml:space="preserve">all marked individuals have same probability of survival until sampling period </w:t>
      </w:r>
      <w:r w:rsidR="00A96973" w:rsidRPr="006A4196">
        <w:rPr>
          <w:rFonts w:cstheme="minorHAnsi"/>
          <w:i/>
          <w:iCs/>
        </w:rPr>
        <w:t>i</w:t>
      </w:r>
      <w:r w:rsidR="00A96973" w:rsidRPr="006A4196">
        <w:rPr>
          <w:rFonts w:cstheme="minorHAnsi"/>
        </w:rPr>
        <w:t>+1.</w:t>
      </w:r>
      <w:r w:rsidR="00A96973" w:rsidRPr="006A4196">
        <w:rPr>
          <w:rFonts w:cstheme="minorHAnsi"/>
        </w:rPr>
        <w:t xml:space="preserve"> </w:t>
      </w:r>
    </w:p>
    <w:p w14:paraId="0D56E940" w14:textId="08BBBF45" w:rsidR="009F4F77" w:rsidRPr="006A4196" w:rsidRDefault="00F27E34" w:rsidP="00617E04">
      <w:pPr>
        <w:spacing w:line="240" w:lineRule="auto"/>
        <w:rPr>
          <w:rFonts w:cstheme="minorHAnsi"/>
        </w:rPr>
      </w:pPr>
      <w:r w:rsidRPr="006A4196">
        <w:rPr>
          <w:rFonts w:cstheme="minorHAnsi"/>
        </w:rPr>
        <w:t xml:space="preserve">2) </w:t>
      </w:r>
      <w:r w:rsidR="009F4F77" w:rsidRPr="006A4196">
        <w:rPr>
          <w:rFonts w:cstheme="minorHAnsi"/>
        </w:rPr>
        <w:t xml:space="preserve">To estimate initial population size </w:t>
      </w:r>
      <w:r w:rsidR="00B8412A" w:rsidRPr="006A4196">
        <w:rPr>
          <w:rFonts w:cstheme="minorHAnsi"/>
        </w:rPr>
        <w:t>w</w:t>
      </w:r>
      <w:r w:rsidR="00B8412A" w:rsidRPr="006A4196">
        <w:rPr>
          <w:rFonts w:cstheme="minorHAnsi"/>
        </w:rPr>
        <w:t>e used GPS data from pregnant females</w:t>
      </w:r>
      <w:r w:rsidR="002B5523" w:rsidRPr="006A4196">
        <w:rPr>
          <w:rFonts w:cstheme="minorHAnsi"/>
        </w:rPr>
        <w:t xml:space="preserve"> (n= 50)</w:t>
      </w:r>
      <w:r w:rsidR="00B8412A" w:rsidRPr="006A4196">
        <w:rPr>
          <w:rFonts w:cstheme="minorHAnsi"/>
        </w:rPr>
        <w:t xml:space="preserve"> to identify year-specific calving areas</w:t>
      </w:r>
      <w:r w:rsidR="00B8412A" w:rsidRPr="006A4196" w:rsidDel="00DF50E2">
        <w:rPr>
          <w:rFonts w:cstheme="minorHAnsi"/>
        </w:rPr>
        <w:t xml:space="preserve"> </w:t>
      </w:r>
      <w:r w:rsidR="00B8412A" w:rsidRPr="006A4196">
        <w:rPr>
          <w:rFonts w:cstheme="minorHAnsi"/>
        </w:rPr>
        <w:t>since calving locations can vary from year-year based on environmental conditions</w:t>
      </w:r>
      <w:r w:rsidR="00B8412A" w:rsidRPr="006A4196">
        <w:rPr>
          <w:rFonts w:cstheme="minorHAnsi"/>
        </w:rPr>
        <w:t xml:space="preserve">. </w:t>
      </w:r>
      <w:r w:rsidR="00B8412A" w:rsidRPr="006A4196">
        <w:rPr>
          <w:rFonts w:cstheme="minorHAnsi"/>
        </w:rPr>
        <w:t xml:space="preserve">Next, we generated 100 random starting points for line transects (transect length = 100m, detection on each side of transect= 250m) within the core calving area. </w:t>
      </w:r>
      <w:r w:rsidR="007C4B8D" w:rsidRPr="006A4196">
        <w:rPr>
          <w:rFonts w:cstheme="minorHAnsi"/>
        </w:rPr>
        <w:t>We then conducted an</w:t>
      </w:r>
      <w:r w:rsidR="007C4B8D" w:rsidRPr="006A4196">
        <w:rPr>
          <w:rFonts w:cstheme="minorHAnsi"/>
        </w:rPr>
        <w:t xml:space="preserve"> </w:t>
      </w:r>
      <w:r w:rsidR="009F4F77" w:rsidRPr="006A4196">
        <w:rPr>
          <w:rFonts w:cstheme="minorHAnsi"/>
        </w:rPr>
        <w:t>aerial survey</w:t>
      </w:r>
      <w:r w:rsidR="005306D3" w:rsidRPr="006A4196">
        <w:rPr>
          <w:rFonts w:cstheme="minorHAnsi"/>
        </w:rPr>
        <w:t xml:space="preserve"> to complete </w:t>
      </w:r>
      <w:r w:rsidR="001C7271" w:rsidRPr="006A4196">
        <w:rPr>
          <w:rFonts w:cstheme="minorHAnsi"/>
        </w:rPr>
        <w:t>line transects</w:t>
      </w:r>
      <w:r w:rsidR="009F4F77" w:rsidRPr="006A4196">
        <w:rPr>
          <w:rFonts w:cstheme="minorHAnsi"/>
        </w:rPr>
        <w:t xml:space="preserve"> approximately a week after peak calving</w:t>
      </w:r>
      <w:r w:rsidR="00974A30" w:rsidRPr="006A4196">
        <w:rPr>
          <w:rFonts w:cstheme="minorHAnsi"/>
        </w:rPr>
        <w:t>. We recorded</w:t>
      </w:r>
      <w:r w:rsidR="007C4B8D" w:rsidRPr="006A4196">
        <w:rPr>
          <w:rFonts w:cstheme="minorHAnsi"/>
        </w:rPr>
        <w:t xml:space="preserve"> the total number of caribou </w:t>
      </w:r>
      <w:r w:rsidR="003C2FD3" w:rsidRPr="006A4196">
        <w:rPr>
          <w:rFonts w:cstheme="minorHAnsi"/>
        </w:rPr>
        <w:t xml:space="preserve">on each </w:t>
      </w:r>
      <w:r w:rsidR="00362F2A" w:rsidRPr="006A4196">
        <w:rPr>
          <w:rFonts w:cstheme="minorHAnsi"/>
        </w:rPr>
        <w:t xml:space="preserve">line </w:t>
      </w:r>
      <w:r w:rsidR="003C2FD3" w:rsidRPr="006A4196">
        <w:rPr>
          <w:rFonts w:cstheme="minorHAnsi"/>
        </w:rPr>
        <w:t>transect and the distan</w:t>
      </w:r>
      <w:r w:rsidR="00974A30" w:rsidRPr="006A4196">
        <w:rPr>
          <w:rFonts w:cstheme="minorHAnsi"/>
        </w:rPr>
        <w:t>ce</w:t>
      </w:r>
      <w:r w:rsidR="00362F2A" w:rsidRPr="006A4196">
        <w:rPr>
          <w:rFonts w:cstheme="minorHAnsi"/>
        </w:rPr>
        <w:t xml:space="preserve"> at which</w:t>
      </w:r>
      <w:r w:rsidR="00974A30" w:rsidRPr="006A4196">
        <w:rPr>
          <w:rFonts w:cstheme="minorHAnsi"/>
        </w:rPr>
        <w:t xml:space="preserve"> </w:t>
      </w:r>
      <w:r w:rsidR="00D36388" w:rsidRPr="006A4196">
        <w:rPr>
          <w:rFonts w:cstheme="minorHAnsi"/>
        </w:rPr>
        <w:t xml:space="preserve">the caribou were </w:t>
      </w:r>
      <w:r w:rsidR="00362F2A" w:rsidRPr="006A4196">
        <w:rPr>
          <w:rFonts w:cstheme="minorHAnsi"/>
        </w:rPr>
        <w:t>detected</w:t>
      </w:r>
      <w:r w:rsidR="009F4F77" w:rsidRPr="006A4196">
        <w:rPr>
          <w:rFonts w:cstheme="minorHAnsi"/>
        </w:rPr>
        <w:t xml:space="preserve">. </w:t>
      </w:r>
      <w:r w:rsidR="00C205C6" w:rsidRPr="006A4196">
        <w:rPr>
          <w:rFonts w:cstheme="minorHAnsi"/>
        </w:rPr>
        <w:t xml:space="preserve">We then </w:t>
      </w:r>
      <w:r w:rsidR="00257CD4" w:rsidRPr="006A4196">
        <w:rPr>
          <w:rFonts w:cstheme="minorHAnsi"/>
        </w:rPr>
        <w:t>used program ‘</w:t>
      </w:r>
      <w:r w:rsidR="00257CD4" w:rsidRPr="006A4196">
        <w:rPr>
          <w:rFonts w:cstheme="minorHAnsi"/>
          <w:i/>
          <w:iCs/>
        </w:rPr>
        <w:t>distance</w:t>
      </w:r>
      <w:r w:rsidR="00257CD4" w:rsidRPr="006A4196">
        <w:rPr>
          <w:rFonts w:cstheme="minorHAnsi"/>
        </w:rPr>
        <w:t>’</w:t>
      </w:r>
      <w:r w:rsidR="001C7271" w:rsidRPr="006A4196">
        <w:rPr>
          <w:rFonts w:cstheme="minorHAnsi"/>
        </w:rPr>
        <w:t xml:space="preserve"> in R</w:t>
      </w:r>
      <w:r w:rsidR="00257CD4" w:rsidRPr="006A4196">
        <w:rPr>
          <w:rFonts w:cstheme="minorHAnsi"/>
        </w:rPr>
        <w:t xml:space="preserve"> </w:t>
      </w:r>
      <w:r w:rsidR="001C7271" w:rsidRPr="006A4196">
        <w:rPr>
          <w:rFonts w:cstheme="minorHAnsi"/>
        </w:rPr>
        <w:t xml:space="preserve">to </w:t>
      </w:r>
      <w:r w:rsidR="00596F43" w:rsidRPr="006A4196">
        <w:rPr>
          <w:rFonts w:cstheme="minorHAnsi"/>
        </w:rPr>
        <w:t xml:space="preserve">fit a </w:t>
      </w:r>
      <w:r w:rsidR="005E1CF8" w:rsidRPr="006A4196">
        <w:rPr>
          <w:rFonts w:cstheme="minorHAnsi"/>
        </w:rPr>
        <w:t>half-</w:t>
      </w:r>
      <w:r w:rsidR="00680F54" w:rsidRPr="006A4196">
        <w:rPr>
          <w:rFonts w:cstheme="minorHAnsi"/>
        </w:rPr>
        <w:t>normal</w:t>
      </w:r>
      <w:r w:rsidR="005E1CF8" w:rsidRPr="006A4196">
        <w:rPr>
          <w:rFonts w:cstheme="minorHAnsi"/>
        </w:rPr>
        <w:t xml:space="preserve"> model </w:t>
      </w:r>
      <w:r w:rsidR="00680F54" w:rsidRPr="006A4196">
        <w:rPr>
          <w:rFonts w:cstheme="minorHAnsi"/>
        </w:rPr>
        <w:t>to</w:t>
      </w:r>
      <w:r w:rsidR="00680F54" w:rsidRPr="006A4196">
        <w:rPr>
          <w:rFonts w:cstheme="minorHAnsi"/>
        </w:rPr>
        <w:t xml:space="preserve"> </w:t>
      </w:r>
      <w:r w:rsidR="001C7271" w:rsidRPr="006A4196">
        <w:rPr>
          <w:rFonts w:cstheme="minorHAnsi"/>
        </w:rPr>
        <w:t>estimate initial abundance</w:t>
      </w:r>
      <w:r w:rsidR="00922F0E" w:rsidRPr="006A4196">
        <w:rPr>
          <w:rFonts w:cstheme="minorHAnsi"/>
        </w:rPr>
        <w:t xml:space="preserve"> </w:t>
      </w:r>
      <w:r w:rsidR="006A4196" w:rsidRPr="00F2737C">
        <w:rPr>
          <w:rFonts w:cstheme="minorHAnsi"/>
        </w:rPr>
        <w:fldChar w:fldCharType="begin"/>
      </w:r>
      <w:r w:rsidR="006A4196" w:rsidRPr="00F2737C">
        <w:rPr>
          <w:rFonts w:cstheme="minorHAnsi"/>
        </w:rPr>
        <w:instrText xml:space="preserve"> ADDIN EN.CITE &lt;EndNote&gt;&lt;Cite&gt;&lt;Author&gt;Miller&lt;/Author&gt;&lt;Year&gt;2019&lt;/Year&gt;&lt;RecNum&gt;481&lt;/RecNum&gt;&lt;DisplayText&gt;(Miller et al. 2019)&lt;/DisplayText&gt;&lt;record&gt;&lt;rec-number&gt;481&lt;/rec-number&gt;&lt;foreign-keys&gt;&lt;key app="EN" db-id="vdfxfsdv2fzse5eaz2qvz5pt0ddv5vzrzd2p" timestamp="1638839972"&gt;481&lt;/key&gt;&lt;/foreign-keys&gt;&lt;ref-type name="Journal Article"&gt;17&lt;/ref-type&gt;&lt;contributors&gt;&lt;authors&gt;&lt;author&gt;Miller, David L&lt;/author&gt;&lt;author&gt;Rexstad, Eric&lt;/author&gt;&lt;author&gt;Thomas, Len&lt;/author&gt;&lt;author&gt;Marshall, Laura&lt;/author&gt;&lt;author&gt;Laake, Jeffrey L&lt;/author&gt;&lt;/authors&gt;&lt;/contributors&gt;&lt;titles&gt;&lt;title&gt;Distance sampling in R&lt;/title&gt;&lt;secondary-title&gt;Journal of Statistical Software&lt;/secondary-title&gt;&lt;/titles&gt;&lt;periodical&gt;&lt;full-title&gt;Journal of statistical software&lt;/full-title&gt;&lt;/periodical&gt;&lt;pages&gt;1-28&lt;/pages&gt;&lt;volume&gt;89&lt;/volume&gt;&lt;dates&gt;&lt;year&gt;2019&lt;/year&gt;&lt;/dates&gt;&lt;isbn&gt;1548-7660&lt;/isbn&gt;&lt;urls&gt;&lt;/urls&gt;&lt;/record&gt;&lt;/Cite&gt;&lt;/EndNote&gt;</w:instrText>
      </w:r>
      <w:r w:rsidR="006A4196" w:rsidRPr="00F2737C">
        <w:rPr>
          <w:rFonts w:cstheme="minorHAnsi"/>
        </w:rPr>
        <w:fldChar w:fldCharType="separate"/>
      </w:r>
      <w:r w:rsidR="006A4196" w:rsidRPr="00F2737C">
        <w:rPr>
          <w:rFonts w:cstheme="minorHAnsi"/>
          <w:noProof/>
        </w:rPr>
        <w:t>(Miller et al. 2019)</w:t>
      </w:r>
      <w:r w:rsidR="006A4196" w:rsidRPr="00F2737C">
        <w:rPr>
          <w:rFonts w:cstheme="minorHAnsi"/>
        </w:rPr>
        <w:fldChar w:fldCharType="end"/>
      </w:r>
      <w:r w:rsidR="006A4196" w:rsidRPr="00F2737C">
        <w:rPr>
          <w:rFonts w:cstheme="minorHAnsi"/>
        </w:rPr>
        <w:t>.</w:t>
      </w:r>
      <w:r w:rsidR="006A4196" w:rsidRPr="006A4196">
        <w:rPr>
          <w:rFonts w:cstheme="minorHAnsi"/>
        </w:rPr>
        <w:t xml:space="preserve"> </w:t>
      </w:r>
      <w:r w:rsidR="00FF32FC" w:rsidRPr="006A4196">
        <w:rPr>
          <w:rFonts w:cstheme="minorHAnsi"/>
        </w:rPr>
        <w:t xml:space="preserve">We ensured that surveys were conducted in a manner in which animals could not move between </w:t>
      </w:r>
      <w:r w:rsidR="00576CE2" w:rsidRPr="006A4196">
        <w:rPr>
          <w:rFonts w:cstheme="minorHAnsi"/>
        </w:rPr>
        <w:t xml:space="preserve">line transects, animals were </w:t>
      </w:r>
      <w:r w:rsidR="00AF6C5A" w:rsidRPr="006A4196">
        <w:rPr>
          <w:rFonts w:cstheme="minorHAnsi"/>
        </w:rPr>
        <w:t>detected</w:t>
      </w:r>
      <w:r w:rsidR="00576CE2" w:rsidRPr="006A4196">
        <w:rPr>
          <w:rFonts w:cstheme="minorHAnsi"/>
        </w:rPr>
        <w:t xml:space="preserve"> with certainty, distance was measured accurately, </w:t>
      </w:r>
      <w:r w:rsidR="0052167F" w:rsidRPr="006A4196">
        <w:rPr>
          <w:rFonts w:cstheme="minorHAnsi"/>
        </w:rPr>
        <w:t xml:space="preserve">transects were placed randomly, and detections were independent. </w:t>
      </w:r>
    </w:p>
    <w:p w14:paraId="483D490F" w14:textId="2A173AA0" w:rsidR="00F906EC" w:rsidRPr="006A4196" w:rsidRDefault="00E94372" w:rsidP="00617E04">
      <w:pPr>
        <w:spacing w:line="240" w:lineRule="auto"/>
        <w:rPr>
          <w:rFonts w:cstheme="minorHAnsi"/>
          <w:b/>
          <w:bCs/>
          <w:u w:val="single"/>
        </w:rPr>
      </w:pPr>
      <w:r w:rsidRPr="006A4196">
        <w:rPr>
          <w:rFonts w:cstheme="minorHAnsi"/>
          <w:b/>
          <w:bCs/>
          <w:u w:val="single"/>
        </w:rPr>
        <w:t>RESULTS</w:t>
      </w:r>
      <w:r w:rsidR="00610722" w:rsidRPr="006A4196">
        <w:rPr>
          <w:rFonts w:cstheme="minorHAnsi"/>
          <w:b/>
          <w:bCs/>
          <w:u w:val="single"/>
        </w:rPr>
        <w:t>/DISCUSSION</w:t>
      </w:r>
    </w:p>
    <w:p w14:paraId="6CB5664F" w14:textId="7986023B" w:rsidR="00AC4960" w:rsidRDefault="004772EB" w:rsidP="00617E04">
      <w:pPr>
        <w:spacing w:line="240" w:lineRule="auto"/>
        <w:rPr>
          <w:rFonts w:cstheme="minorHAnsi"/>
        </w:rPr>
      </w:pPr>
      <w:r w:rsidRPr="006A4196">
        <w:rPr>
          <w:rFonts w:cstheme="minorHAnsi"/>
        </w:rPr>
        <w:t>First we</w:t>
      </w:r>
      <w:r w:rsidR="00B629AA" w:rsidRPr="006A4196">
        <w:rPr>
          <w:rFonts w:cstheme="minorHAnsi"/>
        </w:rPr>
        <w:t xml:space="preserve"> </w:t>
      </w:r>
      <w:r w:rsidR="006720B9" w:rsidRPr="006A4196">
        <w:rPr>
          <w:rFonts w:cstheme="minorHAnsi"/>
        </w:rPr>
        <w:t xml:space="preserve">estimated </w:t>
      </w:r>
      <w:r w:rsidRPr="006A4196">
        <w:rPr>
          <w:rFonts w:cstheme="minorHAnsi"/>
        </w:rPr>
        <w:t xml:space="preserve">the </w:t>
      </w:r>
      <w:r w:rsidR="00B629AA" w:rsidRPr="006A4196">
        <w:rPr>
          <w:rFonts w:cstheme="minorHAnsi"/>
        </w:rPr>
        <w:t>initial</w:t>
      </w:r>
      <w:r w:rsidR="006720B9" w:rsidRPr="006A4196">
        <w:rPr>
          <w:rFonts w:cstheme="minorHAnsi"/>
        </w:rPr>
        <w:t xml:space="preserve"> </w:t>
      </w:r>
      <w:r w:rsidR="00B629AA" w:rsidRPr="006A4196">
        <w:rPr>
          <w:rFonts w:cstheme="minorHAnsi"/>
        </w:rPr>
        <w:t>abundance</w:t>
      </w:r>
      <w:r w:rsidR="006720B9" w:rsidRPr="006A4196">
        <w:rPr>
          <w:rFonts w:cstheme="minorHAnsi"/>
        </w:rPr>
        <w:t xml:space="preserve"> of PCH </w:t>
      </w:r>
      <w:r w:rsidRPr="006A4196">
        <w:rPr>
          <w:rFonts w:cstheme="minorHAnsi"/>
        </w:rPr>
        <w:t>utilizing distance sampling data</w:t>
      </w:r>
      <w:r w:rsidR="006720B9" w:rsidRPr="006A4196">
        <w:rPr>
          <w:rFonts w:cstheme="minorHAnsi"/>
        </w:rPr>
        <w:t xml:space="preserve">. We found the initial </w:t>
      </w:r>
      <w:r w:rsidRPr="006A4196">
        <w:rPr>
          <w:rFonts w:cstheme="minorHAnsi"/>
        </w:rPr>
        <w:t>abundance</w:t>
      </w:r>
      <w:r w:rsidR="006720B9" w:rsidRPr="006A4196">
        <w:rPr>
          <w:rFonts w:cstheme="minorHAnsi"/>
        </w:rPr>
        <w:t xml:space="preserve"> was ~100</w:t>
      </w:r>
      <w:r w:rsidR="00B629AA" w:rsidRPr="006A4196">
        <w:rPr>
          <w:rFonts w:cstheme="minorHAnsi"/>
        </w:rPr>
        <w:t xml:space="preserve">,000 </w:t>
      </w:r>
      <w:r w:rsidRPr="006A4196">
        <w:rPr>
          <w:rFonts w:cstheme="minorHAnsi"/>
        </w:rPr>
        <w:t>caribou</w:t>
      </w:r>
      <w:r w:rsidR="00B629AA" w:rsidRPr="006A4196">
        <w:rPr>
          <w:rFonts w:cstheme="minorHAnsi"/>
        </w:rPr>
        <w:t xml:space="preserve"> (Table 1)</w:t>
      </w:r>
      <w:r w:rsidR="00E127BC" w:rsidRPr="006A4196">
        <w:rPr>
          <w:rFonts w:cstheme="minorHAnsi"/>
        </w:rPr>
        <w:t xml:space="preserve"> and we used </w:t>
      </w:r>
      <w:r w:rsidR="003B343E" w:rsidRPr="006A4196">
        <w:rPr>
          <w:rFonts w:cstheme="minorHAnsi"/>
        </w:rPr>
        <w:t>this estimate to project population trends</w:t>
      </w:r>
      <w:r w:rsidR="00B629AA" w:rsidRPr="006A4196">
        <w:rPr>
          <w:rFonts w:cstheme="minorHAnsi"/>
        </w:rPr>
        <w:t xml:space="preserve">. </w:t>
      </w:r>
      <w:r w:rsidR="00173732">
        <w:rPr>
          <w:rFonts w:cstheme="minorHAnsi"/>
        </w:rPr>
        <w:t>Next, we conducted an eigen analysis for each scenario</w:t>
      </w:r>
      <w:r w:rsidR="00BD6F0A">
        <w:rPr>
          <w:rFonts w:cstheme="minorHAnsi"/>
        </w:rPr>
        <w:t xml:space="preserve"> to estimate lambda values and elasticities</w:t>
      </w:r>
      <w:r w:rsidR="00173732">
        <w:rPr>
          <w:rFonts w:cstheme="minorHAnsi"/>
        </w:rPr>
        <w:t>. U</w:t>
      </w:r>
      <w:r w:rsidR="00C447C8" w:rsidRPr="006A4196">
        <w:rPr>
          <w:rFonts w:cstheme="minorHAnsi"/>
        </w:rPr>
        <w:t xml:space="preserve">nder the no development scenario we found </w:t>
      </w:r>
      <w:r w:rsidR="00EC34EA">
        <w:rPr>
          <w:rFonts w:cstheme="minorHAnsi"/>
        </w:rPr>
        <w:t xml:space="preserve">the </w:t>
      </w:r>
      <w:r w:rsidR="00C447C8" w:rsidRPr="006A4196">
        <w:rPr>
          <w:rFonts w:cstheme="minorHAnsi"/>
        </w:rPr>
        <w:t xml:space="preserve">lambda value </w:t>
      </w:r>
      <w:r w:rsidR="006F2E1D" w:rsidRPr="006A4196">
        <w:rPr>
          <w:rFonts w:cstheme="minorHAnsi"/>
        </w:rPr>
        <w:t xml:space="preserve">was </w:t>
      </w:r>
      <w:r w:rsidR="00B06CE3" w:rsidRPr="006A4196">
        <w:rPr>
          <w:rFonts w:cstheme="minorHAnsi"/>
        </w:rPr>
        <w:t>1&gt;</w:t>
      </w:r>
      <w:r w:rsidR="000B5F04" w:rsidRPr="006A4196">
        <w:rPr>
          <w:rFonts w:cstheme="minorHAnsi"/>
        </w:rPr>
        <w:t xml:space="preserve"> </w:t>
      </w:r>
      <w:r w:rsidR="006F2E1D" w:rsidRPr="006A4196">
        <w:rPr>
          <w:rFonts w:cstheme="minorHAnsi"/>
        </w:rPr>
        <w:t>(λ=1.004)</w:t>
      </w:r>
      <w:r w:rsidR="00871EE1" w:rsidRPr="006A4196">
        <w:rPr>
          <w:rFonts w:cstheme="minorHAnsi"/>
        </w:rPr>
        <w:t>. This mean</w:t>
      </w:r>
      <w:r w:rsidR="000B5F04" w:rsidRPr="006A4196">
        <w:rPr>
          <w:rFonts w:cstheme="minorHAnsi"/>
        </w:rPr>
        <w:t>s</w:t>
      </w:r>
      <w:r w:rsidR="00871EE1" w:rsidRPr="006A4196">
        <w:rPr>
          <w:rFonts w:cstheme="minorHAnsi"/>
        </w:rPr>
        <w:t xml:space="preserve"> in the </w:t>
      </w:r>
      <w:r w:rsidR="00CB06EF" w:rsidRPr="006A4196">
        <w:rPr>
          <w:rFonts w:cstheme="minorHAnsi"/>
        </w:rPr>
        <w:t>absence</w:t>
      </w:r>
      <w:r w:rsidR="00871EE1" w:rsidRPr="006A4196">
        <w:rPr>
          <w:rFonts w:cstheme="minorHAnsi"/>
        </w:rPr>
        <w:t xml:space="preserve"> of oil and gas development the </w:t>
      </w:r>
      <w:r w:rsidR="0051073C" w:rsidRPr="006A4196">
        <w:rPr>
          <w:rFonts w:cstheme="minorHAnsi"/>
        </w:rPr>
        <w:t xml:space="preserve">PCH </w:t>
      </w:r>
      <w:r w:rsidR="000D4E4B" w:rsidRPr="006A4196">
        <w:rPr>
          <w:rFonts w:cstheme="minorHAnsi"/>
        </w:rPr>
        <w:t>will</w:t>
      </w:r>
      <w:r w:rsidR="00871EE1" w:rsidRPr="006A4196">
        <w:rPr>
          <w:rFonts w:cstheme="minorHAnsi"/>
        </w:rPr>
        <w:t xml:space="preserve"> </w:t>
      </w:r>
      <w:r w:rsidR="0064306F" w:rsidRPr="006A4196">
        <w:rPr>
          <w:rFonts w:cstheme="minorHAnsi"/>
        </w:rPr>
        <w:t>increase over the 25 year projection.</w:t>
      </w:r>
      <w:r w:rsidR="00CB06EF" w:rsidRPr="006A4196">
        <w:rPr>
          <w:rFonts w:cstheme="minorHAnsi"/>
        </w:rPr>
        <w:t xml:space="preserve"> </w:t>
      </w:r>
      <w:r w:rsidR="00562C90" w:rsidRPr="006A4196">
        <w:rPr>
          <w:rFonts w:cstheme="minorHAnsi"/>
        </w:rPr>
        <w:t xml:space="preserve">We also found </w:t>
      </w:r>
      <w:r w:rsidR="00C568CF" w:rsidRPr="006A4196">
        <w:rPr>
          <w:rFonts w:cstheme="minorHAnsi"/>
        </w:rPr>
        <w:t xml:space="preserve">under the no development scenario </w:t>
      </w:r>
      <w:r w:rsidR="00141DFC" w:rsidRPr="006A4196">
        <w:rPr>
          <w:rFonts w:cstheme="minorHAnsi"/>
        </w:rPr>
        <w:t>th</w:t>
      </w:r>
      <w:r w:rsidR="004D05FA" w:rsidRPr="006A4196">
        <w:rPr>
          <w:rFonts w:cstheme="minorHAnsi"/>
        </w:rPr>
        <w:t xml:space="preserve">e </w:t>
      </w:r>
      <w:r w:rsidR="00E617DF" w:rsidRPr="006A4196">
        <w:rPr>
          <w:rFonts w:cstheme="minorHAnsi"/>
        </w:rPr>
        <w:t xml:space="preserve">survival of </w:t>
      </w:r>
      <w:r w:rsidR="00C568CF" w:rsidRPr="006A4196">
        <w:rPr>
          <w:rFonts w:cstheme="minorHAnsi"/>
        </w:rPr>
        <w:t>calve</w:t>
      </w:r>
      <m:oMath>
        <m:r>
          <w:rPr>
            <w:rFonts w:ascii="Cambria Math" w:hAnsi="Cambria Math" w:cstheme="minorHAnsi"/>
          </w:rPr>
          <m:t>s (</m:t>
        </m:r>
        <m:sSub>
          <m:sSubPr>
            <m:ctrlPr>
              <w:rPr>
                <w:rFonts w:ascii="Cambria Math" w:hAnsi="Cambria Math" w:cstheme="minorHAnsi"/>
                <w:i/>
                <w:iCs/>
              </w:rPr>
            </m:ctrlPr>
          </m:sSubPr>
          <m:e>
            <m:r>
              <w:rPr>
                <w:rFonts w:ascii="Cambria Math" w:hAnsi="Cambria Math" w:cstheme="minorHAnsi"/>
              </w:rPr>
              <m:t>ϵ</m:t>
            </m:r>
          </m:e>
          <m:sub>
            <m:r>
              <w:rPr>
                <w:rFonts w:ascii="Cambria Math" w:hAnsi="Cambria Math" w:cstheme="minorHAnsi"/>
              </w:rPr>
              <m:t>calf</m:t>
            </m:r>
          </m:sub>
        </m:sSub>
        <m:r>
          <w:rPr>
            <w:rFonts w:ascii="Cambria Math" w:hAnsi="Cambria Math" w:cstheme="minorHAnsi"/>
          </w:rPr>
          <m:t>= 0.148</m:t>
        </m:r>
      </m:oMath>
      <w:r w:rsidR="00F52326" w:rsidRPr="006A4196">
        <w:rPr>
          <w:rFonts w:cstheme="minorHAnsi"/>
        </w:rPr>
        <w:t xml:space="preserve">) </w:t>
      </w:r>
      <w:r w:rsidR="00E617DF" w:rsidRPr="006A4196">
        <w:rPr>
          <w:rFonts w:cstheme="minorHAnsi"/>
        </w:rPr>
        <w:t>and yearlings</w:t>
      </w:r>
      <w:r w:rsidR="00F52326" w:rsidRPr="006A4196">
        <w:rPr>
          <w:rFonts w:cstheme="minorHAnsi"/>
        </w:rPr>
        <w:t xml:space="preserve"> </w:t>
      </w:r>
      <w:r w:rsidR="00D24E94">
        <w:rPr>
          <w:rFonts w:cstheme="minorHAnsi"/>
        </w:rPr>
        <w:t>(</w:t>
      </w:r>
      <m:oMath>
        <m:sSub>
          <m:sSubPr>
            <m:ctrlPr>
              <w:rPr>
                <w:rFonts w:ascii="Cambria Math" w:hAnsi="Cambria Math" w:cstheme="minorHAnsi"/>
                <w:i/>
                <w:iCs/>
              </w:rPr>
            </m:ctrlPr>
          </m:sSubPr>
          <m:e>
            <m:r>
              <w:rPr>
                <w:rFonts w:ascii="Cambria Math" w:hAnsi="Cambria Math" w:cstheme="minorHAnsi"/>
              </w:rPr>
              <m:t>ϵ</m:t>
            </m:r>
          </m:e>
          <m:sub>
            <m:r>
              <w:rPr>
                <w:rFonts w:ascii="Cambria Math" w:hAnsi="Cambria Math" w:cstheme="minorHAnsi"/>
              </w:rPr>
              <m:t>yearlings</m:t>
            </m:r>
          </m:sub>
        </m:sSub>
        <m:r>
          <w:rPr>
            <w:rFonts w:ascii="Cambria Math" w:hAnsi="Cambria Math" w:cstheme="minorHAnsi"/>
          </w:rPr>
          <m:t>= 0.148</m:t>
        </m:r>
      </m:oMath>
      <w:r w:rsidR="00F52326" w:rsidRPr="006A4196">
        <w:rPr>
          <w:rFonts w:cstheme="minorHAnsi"/>
        </w:rPr>
        <w:t>) had the highest elasticities</w:t>
      </w:r>
      <w:r w:rsidR="00E66D17" w:rsidRPr="006A4196">
        <w:rPr>
          <w:rFonts w:cstheme="minorHAnsi"/>
        </w:rPr>
        <w:t xml:space="preserve"> thus having the greatest impact on population growth</w:t>
      </w:r>
      <w:r w:rsidR="00F52326" w:rsidRPr="006A4196">
        <w:rPr>
          <w:rFonts w:cstheme="minorHAnsi"/>
        </w:rPr>
        <w:t xml:space="preserve">. </w:t>
      </w:r>
      <w:r w:rsidR="00123278" w:rsidRPr="006A4196">
        <w:rPr>
          <w:rFonts w:cstheme="minorHAnsi"/>
        </w:rPr>
        <w:t>Next</w:t>
      </w:r>
      <w:r w:rsidR="00A06A1D" w:rsidRPr="006A4196">
        <w:rPr>
          <w:rFonts w:cstheme="minorHAnsi"/>
        </w:rPr>
        <w:t>,</w:t>
      </w:r>
      <w:r w:rsidR="00123278" w:rsidRPr="006A4196">
        <w:rPr>
          <w:rFonts w:cstheme="minorHAnsi"/>
        </w:rPr>
        <w:t xml:space="preserve"> we evaluated </w:t>
      </w:r>
      <w:r w:rsidR="002664EA" w:rsidRPr="006A4196">
        <w:rPr>
          <w:rFonts w:cstheme="minorHAnsi"/>
        </w:rPr>
        <w:t xml:space="preserve">oil and gas </w:t>
      </w:r>
      <w:r w:rsidR="00123278" w:rsidRPr="006A4196">
        <w:rPr>
          <w:rFonts w:cstheme="minorHAnsi"/>
        </w:rPr>
        <w:t>development scenario</w:t>
      </w:r>
      <w:r w:rsidR="00D24E94">
        <w:rPr>
          <w:rFonts w:cstheme="minorHAnsi"/>
        </w:rPr>
        <w:t>s</w:t>
      </w:r>
      <w:r w:rsidR="00A06A1D" w:rsidRPr="006A4196">
        <w:rPr>
          <w:rFonts w:cstheme="minorHAnsi"/>
        </w:rPr>
        <w:t xml:space="preserve"> and</w:t>
      </w:r>
      <w:r w:rsidR="00123278" w:rsidRPr="006A4196">
        <w:rPr>
          <w:rFonts w:cstheme="minorHAnsi"/>
        </w:rPr>
        <w:t xml:space="preserve"> we found under the </w:t>
      </w:r>
      <w:r w:rsidR="00D3685B" w:rsidRPr="006A4196">
        <w:rPr>
          <w:rFonts w:cstheme="minorHAnsi"/>
        </w:rPr>
        <w:t>5</w:t>
      </w:r>
      <w:r w:rsidR="00123278" w:rsidRPr="006A4196">
        <w:rPr>
          <w:rFonts w:cstheme="minorHAnsi"/>
        </w:rPr>
        <w:t>% reduction</w:t>
      </w:r>
      <w:r w:rsidR="004A11CA" w:rsidRPr="006A4196">
        <w:rPr>
          <w:rFonts w:cstheme="minorHAnsi"/>
        </w:rPr>
        <w:t xml:space="preserve"> in calf survival</w:t>
      </w:r>
      <w:r w:rsidR="00123278" w:rsidRPr="006A4196">
        <w:rPr>
          <w:rFonts w:cstheme="minorHAnsi"/>
        </w:rPr>
        <w:t xml:space="preserve"> λ=</w:t>
      </w:r>
      <w:r w:rsidR="004C50BC" w:rsidRPr="006A4196">
        <w:rPr>
          <w:rFonts w:cstheme="minorHAnsi"/>
        </w:rPr>
        <w:t>0.99</w:t>
      </w:r>
      <w:r w:rsidR="00123278" w:rsidRPr="006A4196">
        <w:rPr>
          <w:rFonts w:cstheme="minorHAnsi"/>
        </w:rPr>
        <w:t xml:space="preserve">, </w:t>
      </w:r>
      <w:r w:rsidR="00D3685B" w:rsidRPr="006A4196">
        <w:rPr>
          <w:rFonts w:cstheme="minorHAnsi"/>
        </w:rPr>
        <w:t>10</w:t>
      </w:r>
      <w:r w:rsidR="00123278" w:rsidRPr="006A4196">
        <w:rPr>
          <w:rFonts w:cstheme="minorHAnsi"/>
        </w:rPr>
        <w:t>%</w:t>
      </w:r>
      <w:r w:rsidR="001A4B28" w:rsidRPr="006A4196">
        <w:rPr>
          <w:rFonts w:cstheme="minorHAnsi"/>
        </w:rPr>
        <w:t xml:space="preserve"> reduction in calf survival</w:t>
      </w:r>
      <w:r w:rsidR="00123278" w:rsidRPr="006A4196">
        <w:rPr>
          <w:rFonts w:cstheme="minorHAnsi"/>
        </w:rPr>
        <w:t xml:space="preserve"> </w:t>
      </w:r>
      <w:r w:rsidR="004A11CA" w:rsidRPr="006A4196">
        <w:rPr>
          <w:rFonts w:cstheme="minorHAnsi"/>
        </w:rPr>
        <w:t>λ=</w:t>
      </w:r>
      <w:r w:rsidR="00FE5F84" w:rsidRPr="006A4196">
        <w:rPr>
          <w:rFonts w:cstheme="minorHAnsi"/>
        </w:rPr>
        <w:t>0.98</w:t>
      </w:r>
      <w:r w:rsidR="004A11CA" w:rsidRPr="006A4196">
        <w:rPr>
          <w:rFonts w:cstheme="minorHAnsi"/>
        </w:rPr>
        <w:t xml:space="preserve">, and </w:t>
      </w:r>
      <w:r w:rsidR="00D3685B" w:rsidRPr="006A4196">
        <w:rPr>
          <w:rFonts w:cstheme="minorHAnsi"/>
        </w:rPr>
        <w:t>2</w:t>
      </w:r>
      <w:r w:rsidR="004A11CA" w:rsidRPr="006A4196">
        <w:rPr>
          <w:rFonts w:cstheme="minorHAnsi"/>
        </w:rPr>
        <w:t>0%</w:t>
      </w:r>
      <w:r w:rsidR="001A4B28" w:rsidRPr="006A4196">
        <w:rPr>
          <w:rFonts w:cstheme="minorHAnsi"/>
        </w:rPr>
        <w:t xml:space="preserve"> reduction in calf survival</w:t>
      </w:r>
      <w:r w:rsidR="004A11CA" w:rsidRPr="006A4196">
        <w:rPr>
          <w:rFonts w:cstheme="minorHAnsi"/>
        </w:rPr>
        <w:t xml:space="preserve"> λ=</w:t>
      </w:r>
      <w:r w:rsidR="001A4B28" w:rsidRPr="006A4196">
        <w:rPr>
          <w:rFonts w:cstheme="minorHAnsi"/>
        </w:rPr>
        <w:t>0.97</w:t>
      </w:r>
      <w:r w:rsidR="00293CE6" w:rsidRPr="006A4196">
        <w:rPr>
          <w:rFonts w:cstheme="minorHAnsi"/>
        </w:rPr>
        <w:t xml:space="preserve">. </w:t>
      </w:r>
      <w:r w:rsidR="000D079B" w:rsidRPr="006A4196">
        <w:rPr>
          <w:rFonts w:cstheme="minorHAnsi"/>
        </w:rPr>
        <w:t>Lambda</w:t>
      </w:r>
      <w:r w:rsidR="00FB53C2" w:rsidRPr="006A4196">
        <w:rPr>
          <w:rFonts w:cstheme="minorHAnsi"/>
        </w:rPr>
        <w:t xml:space="preserve"> values </w:t>
      </w:r>
      <w:r w:rsidR="000E02C1" w:rsidRPr="006A4196">
        <w:rPr>
          <w:rFonts w:cstheme="minorHAnsi"/>
        </w:rPr>
        <w:t>w</w:t>
      </w:r>
      <w:r w:rsidR="00D11FA8" w:rsidRPr="006A4196">
        <w:rPr>
          <w:rFonts w:cstheme="minorHAnsi"/>
        </w:rPr>
        <w:t>ere</w:t>
      </w:r>
      <w:r w:rsidR="000E02C1" w:rsidRPr="006A4196">
        <w:rPr>
          <w:rFonts w:cstheme="minorHAnsi"/>
        </w:rPr>
        <w:t xml:space="preserve"> &lt;1</w:t>
      </w:r>
      <w:r w:rsidR="00FB53C2" w:rsidRPr="006A4196">
        <w:rPr>
          <w:rFonts w:cstheme="minorHAnsi"/>
        </w:rPr>
        <w:t xml:space="preserve"> </w:t>
      </w:r>
      <w:r w:rsidR="004629C4" w:rsidRPr="006A4196">
        <w:rPr>
          <w:rFonts w:cstheme="minorHAnsi"/>
        </w:rPr>
        <w:t xml:space="preserve">for </w:t>
      </w:r>
      <w:r w:rsidR="00C42B94" w:rsidRPr="006A4196">
        <w:rPr>
          <w:rFonts w:cstheme="minorHAnsi"/>
        </w:rPr>
        <w:t xml:space="preserve">all three reductions in calf survival (i.e., 5%, 10%, 20%) </w:t>
      </w:r>
      <w:r w:rsidR="00FB53C2" w:rsidRPr="006A4196">
        <w:rPr>
          <w:rFonts w:cstheme="minorHAnsi"/>
        </w:rPr>
        <w:t>indicating the population w</w:t>
      </w:r>
      <w:r w:rsidR="00150E73" w:rsidRPr="006A4196">
        <w:rPr>
          <w:rFonts w:cstheme="minorHAnsi"/>
        </w:rPr>
        <w:t>ill decline over time across all age classes</w:t>
      </w:r>
      <w:r w:rsidR="000C1AB6" w:rsidRPr="006A4196">
        <w:rPr>
          <w:rFonts w:cstheme="minorHAnsi"/>
        </w:rPr>
        <w:t xml:space="preserve"> in the presence of oil and gas development</w:t>
      </w:r>
      <w:r w:rsidR="00150E73" w:rsidRPr="006A4196">
        <w:rPr>
          <w:rFonts w:cstheme="minorHAnsi"/>
        </w:rPr>
        <w:t xml:space="preserve">. </w:t>
      </w:r>
      <w:r w:rsidR="00A66D17" w:rsidRPr="006A4196">
        <w:rPr>
          <w:rFonts w:cstheme="minorHAnsi"/>
        </w:rPr>
        <w:t xml:space="preserve">Similar to the no </w:t>
      </w:r>
      <w:r w:rsidR="00D3685B" w:rsidRPr="006A4196">
        <w:rPr>
          <w:rFonts w:cstheme="minorHAnsi"/>
        </w:rPr>
        <w:t>development</w:t>
      </w:r>
      <w:r w:rsidR="00A66D17" w:rsidRPr="006A4196">
        <w:rPr>
          <w:rFonts w:cstheme="minorHAnsi"/>
        </w:rPr>
        <w:t xml:space="preserve"> scenario, </w:t>
      </w:r>
      <w:r w:rsidR="00D3685B" w:rsidRPr="006A4196">
        <w:rPr>
          <w:rFonts w:cstheme="minorHAnsi"/>
        </w:rPr>
        <w:t>elasticities</w:t>
      </w:r>
      <w:r w:rsidR="00A66D17" w:rsidRPr="006A4196">
        <w:rPr>
          <w:rFonts w:cstheme="minorHAnsi"/>
        </w:rPr>
        <w:t xml:space="preserve"> for the </w:t>
      </w:r>
      <w:r w:rsidR="00D3685B" w:rsidRPr="006A4196">
        <w:rPr>
          <w:rFonts w:cstheme="minorHAnsi"/>
        </w:rPr>
        <w:t>5%</w:t>
      </w:r>
      <m:oMath>
        <m:r>
          <w:rPr>
            <w:rFonts w:ascii="Cambria Math" w:hAnsi="Cambria Math" w:cstheme="minorHAnsi"/>
          </w:rPr>
          <m:t xml:space="preserve"> </m:t>
        </m:r>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ϵ</m:t>
            </m:r>
          </m:e>
          <m:sub>
            <m:r>
              <w:rPr>
                <w:rFonts w:ascii="Cambria Math" w:hAnsi="Cambria Math" w:cstheme="minorHAnsi"/>
              </w:rPr>
              <m:t>calf</m:t>
            </m:r>
          </m:sub>
        </m:sSub>
        <m:r>
          <w:rPr>
            <w:rFonts w:ascii="Cambria Math" w:hAnsi="Cambria Math" w:cstheme="minorHAnsi"/>
          </w:rPr>
          <m:t>= 0.147</m:t>
        </m:r>
      </m:oMath>
      <w:r w:rsidR="00D3685B" w:rsidRPr="006A4196">
        <w:rPr>
          <w:rFonts w:cstheme="minorHAnsi"/>
        </w:rPr>
        <w:t>,</w:t>
      </w:r>
      <w:r w:rsidR="006D0A75" w:rsidRPr="006A4196">
        <w:rPr>
          <w:rFonts w:cstheme="minorHAnsi"/>
        </w:rPr>
        <w:t xml:space="preserve"> </w:t>
      </w:r>
      <m:oMath>
        <m:sSub>
          <m:sSubPr>
            <m:ctrlPr>
              <w:rPr>
                <w:rFonts w:ascii="Cambria Math" w:hAnsi="Cambria Math" w:cstheme="minorHAnsi"/>
                <w:i/>
                <w:iCs/>
              </w:rPr>
            </m:ctrlPr>
          </m:sSubPr>
          <m:e>
            <m:r>
              <w:rPr>
                <w:rFonts w:ascii="Cambria Math" w:hAnsi="Cambria Math" w:cstheme="minorHAnsi"/>
              </w:rPr>
              <m:t>ϵ</m:t>
            </m:r>
          </m:e>
          <m:sub>
            <m:r>
              <w:rPr>
                <w:rFonts w:ascii="Cambria Math" w:hAnsi="Cambria Math" w:cstheme="minorHAnsi"/>
              </w:rPr>
              <m:t>yearlings</m:t>
            </m:r>
          </m:sub>
        </m:sSub>
        <m:r>
          <w:rPr>
            <w:rFonts w:ascii="Cambria Math" w:hAnsi="Cambria Math" w:cstheme="minorHAnsi"/>
          </w:rPr>
          <m:t>=0</m:t>
        </m:r>
      </m:oMath>
      <w:r w:rsidR="006D0A75" w:rsidRPr="006A4196">
        <w:rPr>
          <w:rFonts w:cstheme="minorHAnsi"/>
        </w:rPr>
        <w:t>)</w:t>
      </w:r>
      <w:r w:rsidR="00C8379A" w:rsidRPr="006A4196">
        <w:rPr>
          <w:rFonts w:cstheme="minorHAnsi"/>
        </w:rPr>
        <w:t>,</w:t>
      </w:r>
      <w:r w:rsidR="006D0A75" w:rsidRPr="006A4196">
        <w:rPr>
          <w:rFonts w:cstheme="minorHAnsi"/>
        </w:rPr>
        <w:t xml:space="preserve"> </w:t>
      </w:r>
      <w:r w:rsidR="00D3685B" w:rsidRPr="006A4196">
        <w:rPr>
          <w:rFonts w:cstheme="minorHAnsi"/>
        </w:rPr>
        <w:t>1</w:t>
      </w:r>
      <w:r w:rsidR="008C2D95" w:rsidRPr="006A4196">
        <w:rPr>
          <w:rFonts w:cstheme="minorHAnsi"/>
        </w:rPr>
        <w:t>0%</w:t>
      </w:r>
      <m:oMath>
        <m:r>
          <w:rPr>
            <w:rFonts w:ascii="Cambria Math" w:hAnsi="Cambria Math" w:cstheme="minorHAnsi"/>
          </w:rPr>
          <m:t xml:space="preserve"> </m:t>
        </m:r>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ϵ</m:t>
            </m:r>
          </m:e>
          <m:sub>
            <m:r>
              <w:rPr>
                <w:rFonts w:ascii="Cambria Math" w:hAnsi="Cambria Math" w:cstheme="minorHAnsi"/>
              </w:rPr>
              <m:t>calf</m:t>
            </m:r>
          </m:sub>
        </m:sSub>
        <m:r>
          <w:rPr>
            <w:rFonts w:ascii="Cambria Math" w:hAnsi="Cambria Math" w:cstheme="minorHAnsi"/>
          </w:rPr>
          <m:t>= 0.146</m:t>
        </m:r>
      </m:oMath>
      <w:r w:rsidR="00BF49EB" w:rsidRPr="006A4196">
        <w:rPr>
          <w:rFonts w:cstheme="minorHAnsi"/>
        </w:rPr>
        <w:t xml:space="preserve">, </w:t>
      </w:r>
      <m:oMath>
        <m:sSub>
          <m:sSubPr>
            <m:ctrlPr>
              <w:rPr>
                <w:rFonts w:ascii="Cambria Math" w:hAnsi="Cambria Math" w:cstheme="minorHAnsi"/>
                <w:i/>
                <w:iCs/>
              </w:rPr>
            </m:ctrlPr>
          </m:sSubPr>
          <m:e>
            <m:r>
              <w:rPr>
                <w:rFonts w:ascii="Cambria Math" w:hAnsi="Cambria Math" w:cstheme="minorHAnsi"/>
              </w:rPr>
              <m:t>ϵ</m:t>
            </m:r>
          </m:e>
          <m:sub>
            <m:r>
              <w:rPr>
                <w:rFonts w:ascii="Cambria Math" w:hAnsi="Cambria Math" w:cstheme="minorHAnsi"/>
              </w:rPr>
              <m:t>yearlings</m:t>
            </m:r>
          </m:sub>
        </m:sSub>
        <m:r>
          <w:rPr>
            <w:rFonts w:ascii="Cambria Math" w:hAnsi="Cambria Math" w:cstheme="minorHAnsi"/>
          </w:rPr>
          <m:t>=</m:t>
        </m:r>
      </m:oMath>
      <w:r w:rsidR="00F03B4F" w:rsidRPr="006A4196">
        <w:rPr>
          <w:rFonts w:cstheme="minorHAnsi"/>
        </w:rPr>
        <w:t>0.146</w:t>
      </w:r>
      <w:r w:rsidR="00BF49EB" w:rsidRPr="006A4196">
        <w:rPr>
          <w:rFonts w:cstheme="minorHAnsi"/>
        </w:rPr>
        <w:t>)</w:t>
      </w:r>
      <w:r w:rsidR="008C2D95" w:rsidRPr="006A4196">
        <w:rPr>
          <w:rFonts w:cstheme="minorHAnsi"/>
        </w:rPr>
        <w:t>, and 20%</w:t>
      </w:r>
      <m:oMath>
        <m:r>
          <w:rPr>
            <w:rFonts w:ascii="Cambria Math" w:hAnsi="Cambria Math" w:cstheme="minorHAnsi"/>
          </w:rPr>
          <m:t xml:space="preserve"> </m:t>
        </m:r>
        <m:r>
          <w:rPr>
            <w:rFonts w:ascii="Cambria Math" w:hAnsi="Cambria Math" w:cstheme="minorHAnsi"/>
          </w:rPr>
          <m:t>(</m:t>
        </m:r>
        <m:sSub>
          <m:sSubPr>
            <m:ctrlPr>
              <w:rPr>
                <w:rFonts w:ascii="Cambria Math" w:hAnsi="Cambria Math" w:cstheme="minorHAnsi"/>
                <w:i/>
                <w:iCs/>
              </w:rPr>
            </m:ctrlPr>
          </m:sSubPr>
          <m:e>
            <m:r>
              <w:rPr>
                <w:rFonts w:ascii="Cambria Math" w:hAnsi="Cambria Math" w:cstheme="minorHAnsi"/>
              </w:rPr>
              <m:t>ϵ</m:t>
            </m:r>
          </m:e>
          <m:sub>
            <m:r>
              <w:rPr>
                <w:rFonts w:ascii="Cambria Math" w:hAnsi="Cambria Math" w:cstheme="minorHAnsi"/>
              </w:rPr>
              <m:t>calf</m:t>
            </m:r>
          </m:sub>
        </m:sSub>
        <m:r>
          <w:rPr>
            <w:rFonts w:ascii="Cambria Math" w:hAnsi="Cambria Math" w:cstheme="minorHAnsi"/>
          </w:rPr>
          <m:t>= 0.144</m:t>
        </m:r>
      </m:oMath>
      <w:r w:rsidR="00BF49EB" w:rsidRPr="006A4196">
        <w:rPr>
          <w:rFonts w:cstheme="minorHAnsi"/>
        </w:rPr>
        <w:t xml:space="preserve">, </w:t>
      </w:r>
      <m:oMath>
        <m:sSub>
          <m:sSubPr>
            <m:ctrlPr>
              <w:rPr>
                <w:rFonts w:ascii="Cambria Math" w:hAnsi="Cambria Math" w:cstheme="minorHAnsi"/>
                <w:i/>
                <w:iCs/>
              </w:rPr>
            </m:ctrlPr>
          </m:sSubPr>
          <m:e>
            <m:r>
              <w:rPr>
                <w:rFonts w:ascii="Cambria Math" w:hAnsi="Cambria Math" w:cstheme="minorHAnsi"/>
              </w:rPr>
              <m:t>ϵ</m:t>
            </m:r>
          </m:e>
          <m:sub>
            <m:r>
              <w:rPr>
                <w:rFonts w:ascii="Cambria Math" w:hAnsi="Cambria Math" w:cstheme="minorHAnsi"/>
              </w:rPr>
              <m:t>yearlings</m:t>
            </m:r>
          </m:sub>
        </m:sSub>
        <m:r>
          <w:rPr>
            <w:rFonts w:ascii="Cambria Math" w:hAnsi="Cambria Math" w:cstheme="minorHAnsi"/>
          </w:rPr>
          <m:t>=0.144</m:t>
        </m:r>
      </m:oMath>
      <w:r w:rsidR="00BF49EB" w:rsidRPr="006A4196">
        <w:rPr>
          <w:rFonts w:cstheme="minorHAnsi"/>
        </w:rPr>
        <w:t xml:space="preserve">) </w:t>
      </w:r>
      <w:r w:rsidR="008C2D95" w:rsidRPr="006A4196">
        <w:rPr>
          <w:rFonts w:cstheme="minorHAnsi"/>
        </w:rPr>
        <w:t>reductions all resulted in</w:t>
      </w:r>
      <w:r w:rsidR="0009405E" w:rsidRPr="006A4196">
        <w:rPr>
          <w:rFonts w:cstheme="minorHAnsi"/>
        </w:rPr>
        <w:t xml:space="preserve"> survival of calves and yearlings as having the most influence on the proportion change in lambda</w:t>
      </w:r>
      <w:r w:rsidR="00256CA4" w:rsidRPr="006A4196">
        <w:rPr>
          <w:rFonts w:cstheme="minorHAnsi"/>
        </w:rPr>
        <w:t>.</w:t>
      </w:r>
      <w:r w:rsidR="002F322B">
        <w:rPr>
          <w:rFonts w:cstheme="minorHAnsi"/>
        </w:rPr>
        <w:t xml:space="preserve"> </w:t>
      </w:r>
    </w:p>
    <w:p w14:paraId="410B0CE2" w14:textId="1FFB03F5" w:rsidR="000010AB" w:rsidRPr="00617E04" w:rsidRDefault="00791214" w:rsidP="00617E04">
      <w:pPr>
        <w:spacing w:line="240" w:lineRule="auto"/>
      </w:pPr>
      <w:r>
        <w:rPr>
          <w:rFonts w:cstheme="minorHAnsi"/>
        </w:rPr>
        <w:t>Next</w:t>
      </w:r>
      <w:r w:rsidR="002F322B">
        <w:rPr>
          <w:rFonts w:cstheme="minorHAnsi"/>
        </w:rPr>
        <w:t>, we</w:t>
      </w:r>
      <w:r w:rsidR="00587192">
        <w:rPr>
          <w:rFonts w:cstheme="minorHAnsi"/>
        </w:rPr>
        <w:t xml:space="preserve"> used an age-</w:t>
      </w:r>
      <w:r w:rsidR="00304A79">
        <w:rPr>
          <w:rFonts w:cstheme="minorHAnsi"/>
        </w:rPr>
        <w:t>structured</w:t>
      </w:r>
      <w:r w:rsidR="00587192">
        <w:rPr>
          <w:rFonts w:cstheme="minorHAnsi"/>
        </w:rPr>
        <w:t xml:space="preserve"> model</w:t>
      </w:r>
      <w:r w:rsidR="00BD3BB1">
        <w:rPr>
          <w:rFonts w:cstheme="minorHAnsi"/>
        </w:rPr>
        <w:t xml:space="preserve"> with </w:t>
      </w:r>
      <w:r w:rsidR="002017B1">
        <w:rPr>
          <w:rFonts w:cstheme="minorHAnsi"/>
        </w:rPr>
        <w:t xml:space="preserve">demographic </w:t>
      </w:r>
      <w:r w:rsidR="00BD3BB1">
        <w:rPr>
          <w:rFonts w:cstheme="minorHAnsi"/>
        </w:rPr>
        <w:t>stochasticity</w:t>
      </w:r>
      <w:r w:rsidR="00587192">
        <w:rPr>
          <w:rFonts w:cstheme="minorHAnsi"/>
        </w:rPr>
        <w:t xml:space="preserve"> to </w:t>
      </w:r>
      <w:r w:rsidR="00BD3BB1">
        <w:rPr>
          <w:rFonts w:cstheme="minorHAnsi"/>
        </w:rPr>
        <w:t xml:space="preserve">project </w:t>
      </w:r>
      <w:r w:rsidR="00587192">
        <w:rPr>
          <w:rFonts w:cstheme="minorHAnsi"/>
        </w:rPr>
        <w:t>population trends</w:t>
      </w:r>
      <w:r w:rsidR="00BD3BB1">
        <w:rPr>
          <w:rFonts w:cstheme="minorHAnsi"/>
        </w:rPr>
        <w:t xml:space="preserve">. Under the no gas and development </w:t>
      </w:r>
      <w:r w:rsidR="004F1F5D">
        <w:rPr>
          <w:rFonts w:cstheme="minorHAnsi"/>
        </w:rPr>
        <w:t xml:space="preserve">scenario </w:t>
      </w:r>
      <w:r w:rsidR="00BD3BB1">
        <w:rPr>
          <w:rFonts w:cstheme="minorHAnsi"/>
        </w:rPr>
        <w:t xml:space="preserve">we found </w:t>
      </w:r>
      <w:r w:rsidR="00D766F7">
        <w:rPr>
          <w:rFonts w:cstheme="minorHAnsi"/>
        </w:rPr>
        <w:t>there was a low risk of population declin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ecline</m:t>
            </m:r>
          </m:sub>
        </m:sSub>
        <m:r>
          <w:rPr>
            <w:rFonts w:ascii="Cambria Math" w:hAnsi="Cambria Math" w:cstheme="minorHAnsi"/>
          </w:rPr>
          <m:t>=</m:t>
        </m:r>
        <m:r>
          <w:rPr>
            <w:rFonts w:ascii="Cambria Math" w:hAnsi="Cambria Math" w:cstheme="minorHAnsi"/>
          </w:rPr>
          <m:t xml:space="preserve"> 0.00</m:t>
        </m:r>
      </m:oMath>
      <w:r w:rsidR="008B4EE4">
        <w:rPr>
          <w:rFonts w:cstheme="minorHAnsi"/>
        </w:rPr>
        <w:t xml:space="preserve">; </w:t>
      </w:r>
      <w:r w:rsidR="00717436">
        <w:rPr>
          <w:rFonts w:cstheme="minorHAnsi"/>
        </w:rPr>
        <w:t>Figure 1)</w:t>
      </w:r>
      <w:r w:rsidR="00114488">
        <w:rPr>
          <w:rFonts w:cstheme="minorHAnsi"/>
        </w:rPr>
        <w:t xml:space="preserve">. We found a moderate risk of decline for 5% </w:t>
      </w:r>
      <w:r w:rsidR="00587D3B">
        <w:rPr>
          <w:rFonts w:cstheme="minorHAnsi"/>
        </w:rPr>
        <w:t>(</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ecline</m:t>
            </m:r>
          </m:sub>
        </m:sSub>
        <m:r>
          <w:rPr>
            <w:rFonts w:ascii="Cambria Math" w:hAnsi="Cambria Math" w:cstheme="minorHAnsi"/>
          </w:rPr>
          <m:t>=</m:t>
        </m:r>
        <m:r>
          <w:rPr>
            <w:rFonts w:ascii="Cambria Math" w:hAnsi="Cambria Math" w:cstheme="minorHAnsi"/>
          </w:rPr>
          <m:t xml:space="preserve"> </m:t>
        </m:r>
      </m:oMath>
      <w:r w:rsidR="00430EE9">
        <w:rPr>
          <w:rFonts w:cstheme="minorHAnsi"/>
        </w:rPr>
        <w:t>0.40; Figure 2)</w:t>
      </w:r>
      <w:r w:rsidR="006D1C72">
        <w:rPr>
          <w:rFonts w:cstheme="minorHAnsi"/>
        </w:rPr>
        <w:t xml:space="preserve"> reduction</w:t>
      </w:r>
      <w:r w:rsidR="00430EE9">
        <w:rPr>
          <w:rFonts w:cstheme="minorHAnsi"/>
        </w:rPr>
        <w:t xml:space="preserve"> </w:t>
      </w:r>
      <w:r w:rsidR="002D5CF3">
        <w:rPr>
          <w:rFonts w:cstheme="minorHAnsi"/>
        </w:rPr>
        <w:t>in calf survival</w:t>
      </w:r>
      <w:r w:rsidR="009332EB">
        <w:rPr>
          <w:rFonts w:cstheme="minorHAnsi"/>
        </w:rPr>
        <w:t xml:space="preserve">, and a high risk of decline </w:t>
      </w:r>
      <w:r w:rsidR="00874710">
        <w:rPr>
          <w:rFonts w:cstheme="minorHAnsi"/>
        </w:rPr>
        <w:t>for both</w:t>
      </w:r>
      <w:r w:rsidR="009332EB">
        <w:rPr>
          <w:rFonts w:cstheme="minorHAnsi"/>
        </w:rPr>
        <w:t xml:space="preserve"> 10%</w:t>
      </w:r>
      <w:r w:rsidR="00152E25">
        <w:rPr>
          <w:rFonts w:cstheme="minorHAnsi"/>
        </w:rPr>
        <w:t xml:space="preserve"> </w:t>
      </w:r>
      <w:r w:rsidR="008D53B8">
        <w:rPr>
          <w:rFonts w:cstheme="minorHAnsi"/>
        </w:rPr>
        <w:t>(</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ecline</m:t>
            </m:r>
          </m:sub>
        </m:sSub>
        <m:r>
          <w:rPr>
            <w:rFonts w:ascii="Cambria Math" w:hAnsi="Cambria Math" w:cstheme="minorHAnsi"/>
          </w:rPr>
          <m:t>=</m:t>
        </m:r>
        <m:r>
          <w:rPr>
            <w:rFonts w:ascii="Cambria Math" w:hAnsi="Cambria Math" w:cstheme="minorHAnsi"/>
          </w:rPr>
          <m:t xml:space="preserve"> </m:t>
        </m:r>
        <m:r>
          <w:rPr>
            <w:rFonts w:ascii="Cambria Math" w:hAnsi="Cambria Math" w:cstheme="minorHAnsi"/>
          </w:rPr>
          <m:t>1.00</m:t>
        </m:r>
        <m:r>
          <w:rPr>
            <w:rFonts w:ascii="Cambria Math" w:hAnsi="Cambria Math" w:cstheme="minorHAnsi"/>
          </w:rPr>
          <m:t xml:space="preserve">; </m:t>
        </m:r>
        <m:r>
          <w:rPr>
            <w:rFonts w:ascii="Cambria Math" w:hAnsi="Cambria Math" w:cstheme="minorHAnsi"/>
          </w:rPr>
          <m:t>F</m:t>
        </m:r>
        <m:r>
          <w:rPr>
            <w:rFonts w:ascii="Cambria Math" w:hAnsi="Cambria Math" w:cstheme="minorHAnsi"/>
          </w:rPr>
          <m:t xml:space="preserve">igure </m:t>
        </m:r>
        <m:r>
          <w:rPr>
            <w:rFonts w:ascii="Cambria Math" w:hAnsi="Cambria Math" w:cstheme="minorHAnsi"/>
          </w:rPr>
          <m:t>3</m:t>
        </m:r>
        <m:r>
          <w:rPr>
            <w:rFonts w:ascii="Cambria Math" w:hAnsi="Cambria Math" w:cstheme="minorHAnsi"/>
          </w:rPr>
          <m:t>)</m:t>
        </m:r>
      </m:oMath>
      <w:r w:rsidR="009332EB">
        <w:rPr>
          <w:rFonts w:cstheme="minorHAnsi"/>
        </w:rPr>
        <w:t xml:space="preserve"> and 20%</w:t>
      </w:r>
      <w:r w:rsidR="0056478B">
        <w:rPr>
          <w:rFonts w:cstheme="minorHAnsi"/>
        </w:rPr>
        <w:t xml:space="preserv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decline</m:t>
            </m:r>
          </m:sub>
        </m:sSub>
        <m:r>
          <w:rPr>
            <w:rFonts w:ascii="Cambria Math" w:hAnsi="Cambria Math" w:cstheme="minorHAnsi"/>
          </w:rPr>
          <m:t>=</m:t>
        </m:r>
        <m:r>
          <w:rPr>
            <w:rFonts w:ascii="Cambria Math" w:hAnsi="Cambria Math" w:cstheme="minorHAnsi"/>
          </w:rPr>
          <m:t>1.00</m:t>
        </m:r>
        <m:r>
          <w:rPr>
            <w:rFonts w:ascii="Cambria Math" w:hAnsi="Cambria Math" w:cstheme="minorHAnsi"/>
          </w:rPr>
          <m:t>; Figure 4)</m:t>
        </m:r>
        <m:r>
          <w:rPr>
            <w:rFonts w:ascii="Cambria Math" w:hAnsi="Cambria Math" w:cstheme="minorHAnsi"/>
          </w:rPr>
          <m:t xml:space="preserve"> </m:t>
        </m:r>
      </m:oMath>
      <w:r w:rsidR="008D53B8">
        <w:rPr>
          <w:rFonts w:cstheme="minorHAnsi"/>
        </w:rPr>
        <w:t xml:space="preserve">reduction scenarions. </w:t>
      </w:r>
      <w:r w:rsidR="00AC51B2" w:rsidRPr="006A4196">
        <w:rPr>
          <w:rFonts w:cstheme="minorHAnsi"/>
        </w:rPr>
        <w:t xml:space="preserve">Managers should focus on </w:t>
      </w:r>
      <w:r w:rsidR="009263F0">
        <w:rPr>
          <w:rFonts w:cstheme="minorHAnsi"/>
        </w:rPr>
        <w:t xml:space="preserve">mitigating and </w:t>
      </w:r>
      <w:r w:rsidR="00AC51B2" w:rsidRPr="006A4196">
        <w:rPr>
          <w:rFonts w:cstheme="minorHAnsi"/>
        </w:rPr>
        <w:t>preventing oil and gas development</w:t>
      </w:r>
      <w:r w:rsidR="0042705E">
        <w:rPr>
          <w:rFonts w:cstheme="minorHAnsi"/>
        </w:rPr>
        <w:t xml:space="preserve"> from occurring on </w:t>
      </w:r>
      <w:r w:rsidR="004A36E5">
        <w:rPr>
          <w:rFonts w:cstheme="minorHAnsi"/>
        </w:rPr>
        <w:t>the calving grounds</w:t>
      </w:r>
      <w:r w:rsidR="00DC2F91">
        <w:rPr>
          <w:rFonts w:cstheme="minorHAnsi"/>
        </w:rPr>
        <w:t xml:space="preserve"> to avoid moderate-high risks of population declines</w:t>
      </w:r>
      <w:r w:rsidR="0042705E">
        <w:rPr>
          <w:rFonts w:cstheme="minorHAnsi"/>
        </w:rPr>
        <w:t xml:space="preserve">. </w:t>
      </w:r>
      <w:r w:rsidR="004A36E5">
        <w:rPr>
          <w:rFonts w:cstheme="minorHAnsi"/>
        </w:rPr>
        <w:t>I</w:t>
      </w:r>
      <w:r w:rsidR="009263F0">
        <w:rPr>
          <w:rFonts w:cstheme="minorHAnsi"/>
        </w:rPr>
        <w:t xml:space="preserve">f </w:t>
      </w:r>
      <w:r w:rsidR="00AC51B2" w:rsidRPr="006A4196">
        <w:rPr>
          <w:rFonts w:cstheme="minorHAnsi"/>
        </w:rPr>
        <w:t>oil and gas development occur</w:t>
      </w:r>
      <w:r w:rsidR="002F43EA" w:rsidRPr="006A4196">
        <w:rPr>
          <w:rFonts w:cstheme="minorHAnsi"/>
        </w:rPr>
        <w:t>s</w:t>
      </w:r>
      <w:r w:rsidR="00FA3347">
        <w:rPr>
          <w:rFonts w:cstheme="minorHAnsi"/>
        </w:rPr>
        <w:t>,</w:t>
      </w:r>
      <w:r w:rsidR="00AC51B2" w:rsidRPr="006A4196">
        <w:rPr>
          <w:rFonts w:cstheme="minorHAnsi"/>
        </w:rPr>
        <w:t xml:space="preserve"> </w:t>
      </w:r>
      <w:r w:rsidR="0002764C" w:rsidRPr="006A4196">
        <w:rPr>
          <w:rFonts w:cstheme="minorHAnsi"/>
        </w:rPr>
        <w:t>managers should prioritize</w:t>
      </w:r>
      <w:r w:rsidR="004A36E5">
        <w:rPr>
          <w:rFonts w:cstheme="minorHAnsi"/>
        </w:rPr>
        <w:t xml:space="preserve"> calf and yearling surviva</w:t>
      </w:r>
      <w:r w:rsidR="001C06B0">
        <w:rPr>
          <w:rFonts w:cstheme="minorHAnsi"/>
        </w:rPr>
        <w:t>l</w:t>
      </w:r>
      <w:r w:rsidR="00BF3EE4">
        <w:rPr>
          <w:rFonts w:cstheme="minorHAnsi"/>
        </w:rPr>
        <w:t>.</w:t>
      </w:r>
      <w:r w:rsidR="00A03F97">
        <w:rPr>
          <w:rFonts w:cstheme="minorHAnsi"/>
        </w:rPr>
        <w:t xml:space="preserve"> Food</w:t>
      </w:r>
      <w:r w:rsidR="00AD0A81">
        <w:rPr>
          <w:rFonts w:cstheme="minorHAnsi"/>
        </w:rPr>
        <w:t xml:space="preserve"> supplementation </w:t>
      </w:r>
      <w:r w:rsidR="00A03F97">
        <w:rPr>
          <w:rFonts w:cstheme="minorHAnsi"/>
        </w:rPr>
        <w:t>could improve survival</w:t>
      </w:r>
      <w:r w:rsidR="00400B50">
        <w:rPr>
          <w:rFonts w:cstheme="minorHAnsi"/>
        </w:rPr>
        <w:t xml:space="preserve">, but studies thus far have only </w:t>
      </w:r>
      <w:r w:rsidR="00FA3347">
        <w:rPr>
          <w:rFonts w:cstheme="minorHAnsi"/>
        </w:rPr>
        <w:t xml:space="preserve">focused on </w:t>
      </w:r>
      <w:r w:rsidR="00E07326">
        <w:rPr>
          <w:rFonts w:cstheme="minorHAnsi"/>
        </w:rPr>
        <w:t>supplementation</w:t>
      </w:r>
      <w:r w:rsidR="00FA3347">
        <w:rPr>
          <w:rFonts w:cstheme="minorHAnsi"/>
        </w:rPr>
        <w:t xml:space="preserve"> in the fall</w:t>
      </w:r>
      <w:r w:rsidR="00F45FA9">
        <w:rPr>
          <w:rFonts w:cstheme="minorHAnsi"/>
        </w:rPr>
        <w:t xml:space="preserve"> and not during the calving period</w:t>
      </w:r>
      <w:r w:rsidR="00C67FF4">
        <w:rPr>
          <w:rFonts w:cstheme="minorHAnsi"/>
        </w:rPr>
        <w:t xml:space="preserve"> </w:t>
      </w:r>
      <w:r w:rsidR="00E07326">
        <w:rPr>
          <w:rFonts w:cstheme="minorHAnsi"/>
        </w:rPr>
        <w:t>for</w:t>
      </w:r>
      <w:r w:rsidR="00C67FF4">
        <w:rPr>
          <w:rFonts w:cstheme="minorHAnsi"/>
        </w:rPr>
        <w:t xml:space="preserve"> only</w:t>
      </w:r>
      <w:r w:rsidR="00152E25">
        <w:rPr>
          <w:rFonts w:cstheme="minorHAnsi"/>
        </w:rPr>
        <w:t xml:space="preserve"> </w:t>
      </w:r>
      <w:r w:rsidR="00C67FF4">
        <w:rPr>
          <w:rFonts w:cstheme="minorHAnsi"/>
        </w:rPr>
        <w:t>woodland caribou (</w:t>
      </w:r>
      <w:r w:rsidR="006C1CFF" w:rsidRPr="006C1CFF">
        <w:rPr>
          <w:rFonts w:cstheme="minorHAnsi"/>
          <w:i/>
          <w:iCs/>
        </w:rPr>
        <w:t>Rangifer tarandus caribou</w:t>
      </w:r>
      <w:r w:rsidR="00E07326">
        <w:rPr>
          <w:rFonts w:cstheme="minorHAnsi"/>
        </w:rPr>
        <w:t xml:space="preserve">; </w:t>
      </w:r>
      <w:r w:rsidR="00034A6B">
        <w:fldChar w:fldCharType="begin"/>
      </w:r>
      <w:r w:rsidR="00034A6B">
        <w:instrText xml:space="preserve"> ADDIN EN.CITE &lt;EndNote&gt;&lt;Cite&gt;&lt;Author&gt;Heard&lt;/Author&gt;&lt;Year&gt;2021&lt;/Year&gt;&lt;RecNum&gt;482&lt;/RecNum&gt;&lt;DisplayText&gt;(Heard and Zimmerman 2021)&lt;/DisplayText&gt;&lt;record&gt;&lt;rec-number&gt;482&lt;/rec-number&gt;&lt;foreign-keys&gt;&lt;key app="EN" db-id="vdfxfsdv2fzse5eaz2qvz5pt0ddv5vzrzd2p" timestamp="1638851687"&gt;482&lt;/key&gt;&lt;/foreign-keys&gt;&lt;ref-type name="Journal Article"&gt;17&lt;/ref-type&gt;&lt;contributors&gt;&lt;authors&gt;&lt;author&gt;Heard, Douglas C&lt;/author&gt;&lt;author&gt;Zimmerman, Kathryn L&lt;/author&gt;&lt;/authors&gt;&lt;/contributors&gt;&lt;titles&gt;&lt;title&gt;Fall supplemental feeding increases population growth rate of an endangered caribou herd&lt;/title&gt;&lt;secondary-title&gt;PeerJ&lt;/secondary-title&gt;&lt;/titles&gt;&lt;periodical&gt;&lt;full-title&gt;PeerJ&lt;/full-title&gt;&lt;/periodical&gt;&lt;volume&gt;9&lt;/volume&gt;&lt;dates&gt;&lt;year&gt;2021&lt;/year&gt;&lt;/dates&gt;&lt;urls&gt;&lt;/urls&gt;&lt;/record&gt;&lt;/Cite&gt;&lt;/EndNote&gt;</w:instrText>
      </w:r>
      <w:r w:rsidR="00034A6B">
        <w:fldChar w:fldCharType="separate"/>
      </w:r>
      <w:r w:rsidR="00034A6B">
        <w:rPr>
          <w:noProof/>
        </w:rPr>
        <w:t>Heard and Zimmerman 2021)</w:t>
      </w:r>
      <w:r w:rsidR="00034A6B">
        <w:fldChar w:fldCharType="end"/>
      </w:r>
      <w:r w:rsidR="00971C85">
        <w:t>.</w:t>
      </w:r>
      <w:r w:rsidR="0053620C">
        <w:t xml:space="preserve"> </w:t>
      </w:r>
      <w:r w:rsidR="00F1192D">
        <w:t xml:space="preserve">Further study exploring the effects of food supplementation on calf and yearling survival </w:t>
      </w:r>
      <w:r w:rsidR="00062258">
        <w:t xml:space="preserve">would be need prior to implementation of management action. </w:t>
      </w:r>
    </w:p>
    <w:p w14:paraId="50606E47" w14:textId="30272F24" w:rsidR="00E90F68" w:rsidRDefault="005770BA" w:rsidP="00617E04">
      <w:pPr>
        <w:spacing w:line="240" w:lineRule="auto"/>
        <w:rPr>
          <w:rFonts w:cstheme="minorHAnsi"/>
        </w:rPr>
      </w:pPr>
      <w:r w:rsidRPr="006A4196">
        <w:rPr>
          <w:rFonts w:cstheme="minorHAnsi"/>
        </w:rPr>
        <w:t xml:space="preserve">The </w:t>
      </w:r>
      <w:r w:rsidR="00691A72" w:rsidRPr="006A4196">
        <w:rPr>
          <w:rFonts w:cstheme="minorHAnsi"/>
        </w:rPr>
        <w:t xml:space="preserve">strength of this modelling approach is the survival rates fluctuate </w:t>
      </w:r>
      <w:r w:rsidR="00FC0C26" w:rsidRPr="006A4196">
        <w:rPr>
          <w:rFonts w:cstheme="minorHAnsi"/>
        </w:rPr>
        <w:t>by drawing random samples</w:t>
      </w:r>
      <w:r w:rsidR="000010AB">
        <w:rPr>
          <w:rFonts w:cstheme="minorHAnsi"/>
        </w:rPr>
        <w:t>. This</w:t>
      </w:r>
      <w:r w:rsidR="005755EF" w:rsidRPr="006A4196">
        <w:rPr>
          <w:rFonts w:cstheme="minorHAnsi"/>
        </w:rPr>
        <w:t xml:space="preserve"> </w:t>
      </w:r>
      <w:r w:rsidR="003C7C14" w:rsidRPr="006A4196">
        <w:rPr>
          <w:rFonts w:cstheme="minorHAnsi"/>
        </w:rPr>
        <w:t xml:space="preserve">simulates the year to year variation in </w:t>
      </w:r>
      <w:r w:rsidR="00AC53AB" w:rsidRPr="006A4196">
        <w:rPr>
          <w:rFonts w:cstheme="minorHAnsi"/>
        </w:rPr>
        <w:t>vital rates</w:t>
      </w:r>
      <w:r w:rsidR="000010AB">
        <w:rPr>
          <w:rFonts w:cstheme="minorHAnsi"/>
        </w:rPr>
        <w:t xml:space="preserve"> due to </w:t>
      </w:r>
      <w:r w:rsidR="005F43C2">
        <w:rPr>
          <w:rFonts w:cstheme="minorHAnsi"/>
        </w:rPr>
        <w:t>demographic</w:t>
      </w:r>
      <w:r w:rsidR="000010AB">
        <w:rPr>
          <w:rFonts w:cstheme="minorHAnsi"/>
        </w:rPr>
        <w:t xml:space="preserve"> stochasticity</w:t>
      </w:r>
      <w:r w:rsidR="00AC53AB" w:rsidRPr="006A4196">
        <w:rPr>
          <w:rFonts w:cstheme="minorHAnsi"/>
        </w:rPr>
        <w:t>.</w:t>
      </w:r>
      <w:r w:rsidR="00D67BAC" w:rsidRPr="006A4196">
        <w:rPr>
          <w:rFonts w:cstheme="minorHAnsi"/>
        </w:rPr>
        <w:t xml:space="preserve"> </w:t>
      </w:r>
      <w:r w:rsidR="00AC53AB" w:rsidRPr="006A4196">
        <w:rPr>
          <w:rFonts w:cstheme="minorHAnsi"/>
        </w:rPr>
        <w:t xml:space="preserve">The weakness of this approach is the lack of environmental stochasticity </w:t>
      </w:r>
      <w:r w:rsidR="004735F8" w:rsidRPr="006A4196">
        <w:rPr>
          <w:rFonts w:cstheme="minorHAnsi"/>
        </w:rPr>
        <w:t xml:space="preserve">incorporated into the model. </w:t>
      </w:r>
      <w:r w:rsidR="00EE0ADC" w:rsidRPr="006A4196">
        <w:rPr>
          <w:rFonts w:cstheme="minorHAnsi"/>
        </w:rPr>
        <w:t xml:space="preserve">Since caribou populations are heavily influenced by environmental conditions, the combined effect of decreased survival </w:t>
      </w:r>
      <w:r w:rsidR="004E442B" w:rsidRPr="006A4196">
        <w:rPr>
          <w:rFonts w:cstheme="minorHAnsi"/>
        </w:rPr>
        <w:t xml:space="preserve">rates because of oil and gas development and variability in climatic conditions </w:t>
      </w:r>
      <w:r w:rsidR="00CD3624" w:rsidRPr="006A4196">
        <w:rPr>
          <w:rFonts w:cstheme="minorHAnsi"/>
        </w:rPr>
        <w:t>are missing from this model.</w:t>
      </w:r>
    </w:p>
    <w:p w14:paraId="24E98F97" w14:textId="77777777" w:rsidR="00743230" w:rsidRPr="006A4196" w:rsidRDefault="00743230" w:rsidP="00617E04">
      <w:pPr>
        <w:spacing w:line="240" w:lineRule="auto"/>
        <w:rPr>
          <w:rFonts w:cstheme="minorHAnsi"/>
        </w:rPr>
      </w:pPr>
    </w:p>
    <w:p w14:paraId="03FFD023" w14:textId="27E755AE" w:rsidR="00BB3FA1" w:rsidRPr="006A4196" w:rsidRDefault="00BB3FA1" w:rsidP="002C56CD">
      <w:pPr>
        <w:spacing w:line="240" w:lineRule="auto"/>
        <w:rPr>
          <w:rFonts w:cstheme="minorHAnsi"/>
          <w:b/>
          <w:bCs/>
          <w:u w:val="single"/>
        </w:rPr>
      </w:pPr>
      <w:r w:rsidRPr="006A4196">
        <w:rPr>
          <w:rFonts w:cstheme="minorHAnsi"/>
          <w:b/>
          <w:bCs/>
          <w:u w:val="single"/>
        </w:rPr>
        <w:lastRenderedPageBreak/>
        <w:t>LITERATURE CITED</w:t>
      </w:r>
    </w:p>
    <w:p w14:paraId="57929FF5" w14:textId="77777777" w:rsidR="00617E04" w:rsidRPr="00617E04" w:rsidRDefault="00617E04" w:rsidP="00617E04">
      <w:pPr>
        <w:spacing w:after="0" w:line="240" w:lineRule="auto"/>
        <w:ind w:left="720" w:hanging="720"/>
        <w:rPr>
          <w:rFonts w:ascii="Calibri" w:hAnsi="Calibri" w:cs="Calibri"/>
          <w:noProof/>
        </w:rPr>
      </w:pPr>
      <w:r w:rsidRPr="00617E04">
        <w:rPr>
          <w:rFonts w:ascii="Calibri" w:hAnsi="Calibri" w:cs="Calibri"/>
          <w:noProof/>
        </w:rPr>
        <w:t>Cameron, R. D., W. T. Smith, R. G. White, and B. Griffith. 2005. Central Arctic caribou and petroleum development: distributional, nutritional, and reproductive implications. Arctic:1-9.</w:t>
      </w:r>
    </w:p>
    <w:p w14:paraId="2F0F5724" w14:textId="77777777" w:rsidR="00617E04" w:rsidRPr="00617E04" w:rsidRDefault="00617E04" w:rsidP="00617E04">
      <w:pPr>
        <w:spacing w:after="0" w:line="240" w:lineRule="auto"/>
        <w:ind w:left="720" w:hanging="720"/>
        <w:rPr>
          <w:rFonts w:ascii="Calibri" w:hAnsi="Calibri" w:cs="Calibri"/>
          <w:noProof/>
        </w:rPr>
      </w:pPr>
      <w:r w:rsidRPr="00617E04">
        <w:rPr>
          <w:rFonts w:ascii="Calibri" w:hAnsi="Calibri" w:cs="Calibri"/>
          <w:noProof/>
        </w:rPr>
        <w:t>Chan-McLeod, A. C. A., R. G. White, and D. F. Holleman. 1994. Effects of protein and energy intake, body condition, and season on nutrient partitioning and milk production in caribou and reindeer. Canadian Journal of Zoology 72:938-947.</w:t>
      </w:r>
    </w:p>
    <w:p w14:paraId="7A8ED172" w14:textId="77777777" w:rsidR="00617E04" w:rsidRPr="00617E04" w:rsidRDefault="00617E04" w:rsidP="00617E04">
      <w:pPr>
        <w:spacing w:after="0" w:line="240" w:lineRule="auto"/>
        <w:ind w:left="720" w:hanging="720"/>
        <w:rPr>
          <w:rFonts w:ascii="Calibri" w:hAnsi="Calibri" w:cs="Calibri"/>
          <w:noProof/>
        </w:rPr>
      </w:pPr>
      <w:r w:rsidRPr="00617E04">
        <w:rPr>
          <w:rFonts w:ascii="Calibri" w:hAnsi="Calibri" w:cs="Calibri"/>
          <w:noProof/>
        </w:rPr>
        <w:t>Griffith, B., D. C. Douglas, N. E. Walsh, D. D. Young, T. R. McCabe, D. E. Russell, R. G. White, R. D. Cameron, and K. R. Whitten. 2002. Section 3: the porcupine caribou herd. US Geological Survey, Biological Resources Division, Biological Science Report USGS/BRD/BSR-2002-0001 837.</w:t>
      </w:r>
    </w:p>
    <w:p w14:paraId="54060CA8" w14:textId="77777777" w:rsidR="00617E04" w:rsidRPr="00617E04" w:rsidRDefault="00617E04" w:rsidP="00617E04">
      <w:pPr>
        <w:spacing w:after="0" w:line="240" w:lineRule="auto"/>
        <w:ind w:left="720" w:hanging="720"/>
        <w:rPr>
          <w:rFonts w:ascii="Calibri" w:hAnsi="Calibri" w:cs="Calibri"/>
          <w:noProof/>
        </w:rPr>
      </w:pPr>
      <w:r w:rsidRPr="00617E04">
        <w:rPr>
          <w:rFonts w:ascii="Calibri" w:hAnsi="Calibri" w:cs="Calibri"/>
          <w:noProof/>
        </w:rPr>
        <w:t>Heard, D. C., and K. L. Zimmerman. 2021. Fall supplemental feeding increases population growth rate of an endangered caribou herd. PeerJ 9:e10708.</w:t>
      </w:r>
    </w:p>
    <w:p w14:paraId="072067D2" w14:textId="77777777" w:rsidR="00617E04" w:rsidRPr="00617E04" w:rsidRDefault="00617E04" w:rsidP="00617E04">
      <w:pPr>
        <w:spacing w:after="0" w:line="240" w:lineRule="auto"/>
        <w:ind w:left="720" w:hanging="720"/>
        <w:rPr>
          <w:rFonts w:ascii="Calibri" w:hAnsi="Calibri" w:cs="Calibri"/>
          <w:noProof/>
        </w:rPr>
      </w:pPr>
      <w:r w:rsidRPr="00617E04">
        <w:rPr>
          <w:rFonts w:ascii="Calibri" w:hAnsi="Calibri" w:cs="Calibri"/>
          <w:noProof/>
        </w:rPr>
        <w:t>Miller, D. L., E. Rexstad, L. Thomas, L. Marshall, and J. L. Laake. 2019. Distance sampling in R. Journal of statistical software 89:1-28.</w:t>
      </w:r>
    </w:p>
    <w:p w14:paraId="013B8E27" w14:textId="77777777" w:rsidR="00617E04" w:rsidRPr="00617E04" w:rsidRDefault="00617E04" w:rsidP="00617E04">
      <w:pPr>
        <w:spacing w:after="0" w:line="240" w:lineRule="auto"/>
        <w:ind w:left="720" w:hanging="720"/>
        <w:rPr>
          <w:rFonts w:ascii="Calibri" w:hAnsi="Calibri" w:cs="Calibri"/>
          <w:noProof/>
        </w:rPr>
      </w:pPr>
      <w:r w:rsidRPr="00617E04">
        <w:rPr>
          <w:rFonts w:ascii="Calibri" w:hAnsi="Calibri" w:cs="Calibri"/>
          <w:noProof/>
        </w:rPr>
        <w:t>Russell, D. E., A. M. Martell, and W. A. Nixon. 1993. Range ecology of the Porcupine caribou herd in Canada. Rangifer:1-168.</w:t>
      </w:r>
    </w:p>
    <w:p w14:paraId="64C91DBF" w14:textId="77777777" w:rsidR="00617E04" w:rsidRPr="00617E04" w:rsidRDefault="00617E04" w:rsidP="00617E04">
      <w:pPr>
        <w:spacing w:after="0" w:line="240" w:lineRule="auto"/>
        <w:ind w:left="720" w:hanging="720"/>
        <w:rPr>
          <w:rFonts w:ascii="Calibri" w:hAnsi="Calibri" w:cs="Calibri"/>
          <w:noProof/>
        </w:rPr>
      </w:pPr>
      <w:r w:rsidRPr="00617E04">
        <w:rPr>
          <w:rFonts w:ascii="Calibri" w:hAnsi="Calibri" w:cs="Calibri"/>
          <w:noProof/>
        </w:rPr>
        <w:t>Stubben, C., and B. Milligan. 2007. Estimating and analyzing demographic models using the popbio package in R. Journal of statistical software 22:1-23.</w:t>
      </w:r>
    </w:p>
    <w:p w14:paraId="12870F58" w14:textId="77777777" w:rsidR="00617E04" w:rsidRPr="00617E04" w:rsidRDefault="00617E04" w:rsidP="00617E04">
      <w:pPr>
        <w:spacing w:after="0" w:line="240" w:lineRule="auto"/>
        <w:ind w:left="720" w:hanging="720"/>
        <w:rPr>
          <w:rFonts w:ascii="Calibri" w:hAnsi="Calibri" w:cs="Calibri"/>
          <w:noProof/>
        </w:rPr>
      </w:pPr>
      <w:r w:rsidRPr="00617E04">
        <w:rPr>
          <w:rFonts w:ascii="Calibri" w:hAnsi="Calibri" w:cs="Calibri"/>
          <w:noProof/>
        </w:rPr>
        <w:t>Vuillaume, B., J. H. Richard, and S. D. Côté. 2021. Using Camera Collars to Study Survival of Migratory Caribou Calves. Wildlife Society Bulletin 45:325-332.</w:t>
      </w:r>
    </w:p>
    <w:p w14:paraId="62645193" w14:textId="77777777" w:rsidR="00617E04" w:rsidRPr="00617E04" w:rsidRDefault="00617E04" w:rsidP="00617E04">
      <w:pPr>
        <w:spacing w:after="0" w:line="240" w:lineRule="auto"/>
        <w:ind w:left="720" w:hanging="720"/>
        <w:rPr>
          <w:rFonts w:ascii="Calibri" w:hAnsi="Calibri" w:cs="Calibri"/>
          <w:noProof/>
        </w:rPr>
      </w:pPr>
      <w:r w:rsidRPr="00617E04">
        <w:rPr>
          <w:rFonts w:ascii="Calibri" w:hAnsi="Calibri" w:cs="Calibri"/>
          <w:noProof/>
        </w:rPr>
        <w:t>Walsh, N. E., B. Griffith, and T. R. McCabe. 1995. Evaluating growth of the Porcupine caribou herd using a stochastic model. The journal of wildlife management:262-272.</w:t>
      </w:r>
    </w:p>
    <w:p w14:paraId="3D9A4D7E" w14:textId="77777777" w:rsidR="00617E04" w:rsidRPr="00617E04" w:rsidRDefault="00617E04" w:rsidP="00617E04">
      <w:pPr>
        <w:spacing w:after="0" w:line="240" w:lineRule="auto"/>
        <w:ind w:left="720" w:hanging="720"/>
        <w:rPr>
          <w:rFonts w:ascii="Calibri" w:hAnsi="Calibri" w:cs="Calibri"/>
          <w:noProof/>
        </w:rPr>
      </w:pPr>
      <w:r w:rsidRPr="00617E04">
        <w:rPr>
          <w:rFonts w:ascii="Calibri" w:hAnsi="Calibri" w:cs="Calibri"/>
          <w:noProof/>
        </w:rPr>
        <w:t>Whitten, K. R. 1996. Ecology of the Porcupine caribou herd. Rangifer:45-52.</w:t>
      </w:r>
    </w:p>
    <w:p w14:paraId="144A40BC" w14:textId="639BB37D" w:rsidR="00BB3FA1" w:rsidRPr="006A4196" w:rsidRDefault="00617E04" w:rsidP="00617E04">
      <w:pPr>
        <w:spacing w:line="240" w:lineRule="auto"/>
        <w:rPr>
          <w:rFonts w:cstheme="minorHAnsi"/>
        </w:rPr>
      </w:pPr>
      <w:r w:rsidRPr="00617E04">
        <w:rPr>
          <w:noProof/>
        </w:rPr>
        <w:t>Whitten, K. R., G. W. Garner, F. J. Mauer, and R. B. Harris. 1992. Productivity and early calf survival in the Porcupine caribou herd. The journal of wildlife management:201-212.</w:t>
      </w:r>
    </w:p>
    <w:p w14:paraId="0BD77E85" w14:textId="651D647E" w:rsidR="00BB3FA1" w:rsidRPr="006A4196" w:rsidRDefault="00BB3FA1" w:rsidP="002C56CD">
      <w:pPr>
        <w:spacing w:line="240" w:lineRule="auto"/>
        <w:rPr>
          <w:rFonts w:cstheme="minorHAnsi"/>
        </w:rPr>
      </w:pPr>
    </w:p>
    <w:p w14:paraId="33A52E1C" w14:textId="62E6B712" w:rsidR="00BB3FA1" w:rsidRPr="006A4196" w:rsidRDefault="00BB3FA1" w:rsidP="002C56CD">
      <w:pPr>
        <w:spacing w:line="240" w:lineRule="auto"/>
        <w:rPr>
          <w:rFonts w:cstheme="minorHAnsi"/>
        </w:rPr>
      </w:pPr>
    </w:p>
    <w:p w14:paraId="480A11A5" w14:textId="4553B431" w:rsidR="00BB3FA1" w:rsidRPr="006A4196" w:rsidRDefault="00BB3FA1" w:rsidP="002C56CD">
      <w:pPr>
        <w:spacing w:line="240" w:lineRule="auto"/>
        <w:rPr>
          <w:rFonts w:cstheme="minorHAnsi"/>
        </w:rPr>
      </w:pPr>
    </w:p>
    <w:p w14:paraId="3734A00E" w14:textId="78ED1445" w:rsidR="00BB3FA1" w:rsidRPr="006A4196" w:rsidRDefault="00BB3FA1" w:rsidP="002C56CD">
      <w:pPr>
        <w:spacing w:line="240" w:lineRule="auto"/>
        <w:rPr>
          <w:rFonts w:cstheme="minorHAnsi"/>
        </w:rPr>
      </w:pPr>
    </w:p>
    <w:p w14:paraId="108641B2" w14:textId="584F077B" w:rsidR="008B4EE4" w:rsidRDefault="008B4EE4" w:rsidP="002C56CD">
      <w:pPr>
        <w:spacing w:line="240" w:lineRule="auto"/>
        <w:rPr>
          <w:rFonts w:cstheme="minorHAnsi"/>
        </w:rPr>
      </w:pPr>
    </w:p>
    <w:p w14:paraId="6ADEE414" w14:textId="33E49378" w:rsidR="008B4EE4" w:rsidRDefault="008B4EE4" w:rsidP="002C56CD">
      <w:pPr>
        <w:spacing w:line="240" w:lineRule="auto"/>
        <w:rPr>
          <w:rFonts w:cstheme="minorHAnsi"/>
        </w:rPr>
      </w:pPr>
    </w:p>
    <w:p w14:paraId="62FA27E7" w14:textId="37D43DB9" w:rsidR="008B4EE4" w:rsidRDefault="008B4EE4" w:rsidP="002C56CD">
      <w:pPr>
        <w:spacing w:line="240" w:lineRule="auto"/>
        <w:rPr>
          <w:rFonts w:cstheme="minorHAnsi"/>
        </w:rPr>
      </w:pPr>
    </w:p>
    <w:p w14:paraId="6450AF4E" w14:textId="792BD520" w:rsidR="008B4EE4" w:rsidRDefault="008B4EE4" w:rsidP="002C56CD">
      <w:pPr>
        <w:spacing w:line="240" w:lineRule="auto"/>
        <w:rPr>
          <w:rFonts w:cstheme="minorHAnsi"/>
        </w:rPr>
      </w:pPr>
    </w:p>
    <w:p w14:paraId="219C2184" w14:textId="77777777" w:rsidR="008B4EE4" w:rsidRPr="006A4196" w:rsidRDefault="008B4EE4" w:rsidP="002C56CD">
      <w:pPr>
        <w:spacing w:line="240" w:lineRule="auto"/>
        <w:rPr>
          <w:rFonts w:cstheme="minorHAnsi"/>
        </w:rPr>
      </w:pPr>
    </w:p>
    <w:p w14:paraId="0E926A03" w14:textId="4ED14F57" w:rsidR="00655BB1" w:rsidRDefault="00655BB1" w:rsidP="002C56CD">
      <w:pPr>
        <w:spacing w:line="240" w:lineRule="auto"/>
        <w:rPr>
          <w:rFonts w:cstheme="minorHAnsi"/>
        </w:rPr>
      </w:pPr>
    </w:p>
    <w:p w14:paraId="4EDD8AC1" w14:textId="77777777" w:rsidR="00617E04" w:rsidRPr="002C56CD" w:rsidRDefault="00617E04" w:rsidP="002C56CD">
      <w:pPr>
        <w:spacing w:line="240" w:lineRule="auto"/>
        <w:rPr>
          <w:rFonts w:cstheme="minorHAnsi"/>
        </w:rPr>
      </w:pPr>
    </w:p>
    <w:tbl>
      <w:tblPr>
        <w:tblpPr w:leftFromText="180" w:rightFromText="180" w:vertAnchor="text" w:horzAnchor="margin" w:tblpY="296"/>
        <w:tblW w:w="8109" w:type="dxa"/>
        <w:tblBorders>
          <w:top w:val="single" w:sz="6" w:space="0" w:color="DDDDDD"/>
          <w:left w:val="single" w:sz="6" w:space="0" w:color="DDDDDD"/>
          <w:bottom w:val="single" w:sz="6" w:space="0" w:color="DDDDDD"/>
          <w:right w:val="single" w:sz="6" w:space="0" w:color="DDDDDD"/>
        </w:tblBorders>
        <w:shd w:val="clear" w:color="auto" w:fill="FFFFFF"/>
        <w:tblCellMar>
          <w:top w:w="15" w:type="dxa"/>
          <w:left w:w="15" w:type="dxa"/>
          <w:bottom w:w="15" w:type="dxa"/>
          <w:right w:w="15" w:type="dxa"/>
        </w:tblCellMar>
        <w:tblLook w:val="04A0" w:firstRow="1" w:lastRow="0" w:firstColumn="1" w:lastColumn="0" w:noHBand="0" w:noVBand="1"/>
      </w:tblPr>
      <w:tblGrid>
        <w:gridCol w:w="2060"/>
        <w:gridCol w:w="969"/>
        <w:gridCol w:w="2006"/>
        <w:gridCol w:w="1669"/>
        <w:gridCol w:w="1405"/>
      </w:tblGrid>
      <w:tr w:rsidR="00F97FC5" w:rsidRPr="00F02071" w14:paraId="7569B092" w14:textId="77777777" w:rsidTr="00267932">
        <w:trPr>
          <w:trHeight w:val="571"/>
          <w:tblHeader/>
        </w:trPr>
        <w:tc>
          <w:tcPr>
            <w:tcW w:w="0" w:type="auto"/>
            <w:tcBorders>
              <w:top w:val="nil"/>
              <w:left w:val="single" w:sz="6" w:space="0" w:color="DDDDDD"/>
              <w:bottom w:val="single" w:sz="12" w:space="0" w:color="DDDDDD"/>
              <w:right w:val="single" w:sz="6" w:space="0" w:color="DDDDDD"/>
            </w:tcBorders>
            <w:shd w:val="clear" w:color="auto" w:fill="FFFFFF"/>
            <w:tcMar>
              <w:top w:w="75" w:type="dxa"/>
              <w:left w:w="75" w:type="dxa"/>
              <w:bottom w:w="75" w:type="dxa"/>
              <w:right w:w="75" w:type="dxa"/>
            </w:tcMar>
            <w:vAlign w:val="bottom"/>
            <w:hideMark/>
          </w:tcPr>
          <w:p w14:paraId="02BFCEDE" w14:textId="77777777" w:rsidR="00F97FC5" w:rsidRPr="00F02071" w:rsidRDefault="00F97FC5" w:rsidP="00F97FC5">
            <w:pPr>
              <w:spacing w:line="240" w:lineRule="auto"/>
              <w:rPr>
                <w:rFonts w:cstheme="minorHAnsi"/>
                <w:b/>
                <w:bCs/>
              </w:rPr>
            </w:pPr>
            <w:r w:rsidRPr="00F02071">
              <w:rPr>
                <w:rFonts w:cstheme="minorHAnsi"/>
                <w:b/>
                <w:bCs/>
              </w:rPr>
              <w:t>Model</w:t>
            </w:r>
          </w:p>
        </w:tc>
        <w:tc>
          <w:tcPr>
            <w:tcW w:w="0" w:type="auto"/>
            <w:tcBorders>
              <w:top w:val="nil"/>
              <w:left w:val="single" w:sz="6" w:space="0" w:color="DDDDDD"/>
              <w:bottom w:val="single" w:sz="12" w:space="0" w:color="DDDDDD"/>
              <w:right w:val="single" w:sz="6" w:space="0" w:color="DDDDDD"/>
            </w:tcBorders>
            <w:shd w:val="clear" w:color="auto" w:fill="FFFFFF"/>
            <w:tcMar>
              <w:top w:w="75" w:type="dxa"/>
              <w:left w:w="75" w:type="dxa"/>
              <w:bottom w:w="75" w:type="dxa"/>
              <w:right w:w="75" w:type="dxa"/>
            </w:tcMar>
            <w:vAlign w:val="bottom"/>
            <w:hideMark/>
          </w:tcPr>
          <w:p w14:paraId="136FD518" w14:textId="77777777" w:rsidR="00F97FC5" w:rsidRPr="00F02071" w:rsidRDefault="00F97FC5" w:rsidP="00F97FC5">
            <w:pPr>
              <w:spacing w:line="240" w:lineRule="auto"/>
              <w:rPr>
                <w:rFonts w:cstheme="minorHAnsi"/>
                <w:b/>
                <w:bCs/>
              </w:rPr>
            </w:pPr>
            <w:r w:rsidRPr="00F02071">
              <w:rPr>
                <w:rFonts w:cstheme="minorHAnsi"/>
                <w:b/>
                <w:bCs/>
              </w:rPr>
              <w:t>pbar</w:t>
            </w:r>
          </w:p>
        </w:tc>
        <w:tc>
          <w:tcPr>
            <w:tcW w:w="0" w:type="auto"/>
            <w:tcBorders>
              <w:top w:val="nil"/>
              <w:left w:val="single" w:sz="6" w:space="0" w:color="DDDDDD"/>
              <w:bottom w:val="single" w:sz="12" w:space="0" w:color="DDDDDD"/>
              <w:right w:val="single" w:sz="6" w:space="0" w:color="DDDDDD"/>
            </w:tcBorders>
            <w:shd w:val="clear" w:color="auto" w:fill="FFFFFF"/>
            <w:tcMar>
              <w:top w:w="75" w:type="dxa"/>
              <w:left w:w="75" w:type="dxa"/>
              <w:bottom w:w="75" w:type="dxa"/>
              <w:right w:w="75" w:type="dxa"/>
            </w:tcMar>
            <w:vAlign w:val="bottom"/>
            <w:hideMark/>
          </w:tcPr>
          <w:p w14:paraId="444EC746" w14:textId="77777777" w:rsidR="00F97FC5" w:rsidRPr="00F02071" w:rsidRDefault="00F97FC5" w:rsidP="00F97FC5">
            <w:pPr>
              <w:spacing w:line="240" w:lineRule="auto"/>
              <w:rPr>
                <w:rFonts w:cstheme="minorHAnsi"/>
                <w:b/>
                <w:bCs/>
              </w:rPr>
            </w:pPr>
            <w:r w:rsidRPr="00F02071">
              <w:rPr>
                <w:rFonts w:cstheme="minorHAnsi"/>
                <w:b/>
                <w:bCs/>
              </w:rPr>
              <w:t>Abundance</w:t>
            </w:r>
          </w:p>
        </w:tc>
        <w:tc>
          <w:tcPr>
            <w:tcW w:w="0" w:type="auto"/>
            <w:tcBorders>
              <w:top w:val="nil"/>
              <w:left w:val="single" w:sz="6" w:space="0" w:color="DDDDDD"/>
              <w:bottom w:val="single" w:sz="12" w:space="0" w:color="DDDDDD"/>
              <w:right w:val="single" w:sz="6" w:space="0" w:color="DDDDDD"/>
            </w:tcBorders>
            <w:shd w:val="clear" w:color="auto" w:fill="FFFFFF"/>
            <w:tcMar>
              <w:top w:w="75" w:type="dxa"/>
              <w:left w:w="75" w:type="dxa"/>
              <w:bottom w:w="75" w:type="dxa"/>
              <w:right w:w="75" w:type="dxa"/>
            </w:tcMar>
            <w:vAlign w:val="bottom"/>
            <w:hideMark/>
          </w:tcPr>
          <w:p w14:paraId="1D3F92D6" w14:textId="77777777" w:rsidR="00F97FC5" w:rsidRPr="00F02071" w:rsidRDefault="00F97FC5" w:rsidP="00F97FC5">
            <w:pPr>
              <w:spacing w:line="240" w:lineRule="auto"/>
              <w:rPr>
                <w:rFonts w:cstheme="minorHAnsi"/>
                <w:b/>
                <w:bCs/>
              </w:rPr>
            </w:pPr>
            <w:r w:rsidRPr="00F02071">
              <w:rPr>
                <w:rFonts w:cstheme="minorHAnsi"/>
                <w:b/>
                <w:bCs/>
              </w:rPr>
              <w:t>SE(N)</w:t>
            </w:r>
          </w:p>
        </w:tc>
        <w:tc>
          <w:tcPr>
            <w:tcW w:w="0" w:type="auto"/>
            <w:tcBorders>
              <w:top w:val="nil"/>
              <w:left w:val="single" w:sz="6" w:space="0" w:color="DDDDDD"/>
              <w:bottom w:val="single" w:sz="12" w:space="0" w:color="DDDDDD"/>
              <w:right w:val="single" w:sz="6" w:space="0" w:color="DDDDDD"/>
            </w:tcBorders>
            <w:shd w:val="clear" w:color="auto" w:fill="FFFFFF"/>
            <w:tcMar>
              <w:top w:w="75" w:type="dxa"/>
              <w:left w:w="75" w:type="dxa"/>
              <w:bottom w:w="75" w:type="dxa"/>
              <w:right w:w="75" w:type="dxa"/>
            </w:tcMar>
            <w:vAlign w:val="bottom"/>
            <w:hideMark/>
          </w:tcPr>
          <w:p w14:paraId="2AF0DD62" w14:textId="77777777" w:rsidR="00F97FC5" w:rsidRPr="00F02071" w:rsidRDefault="00F97FC5" w:rsidP="00F97FC5">
            <w:pPr>
              <w:spacing w:line="240" w:lineRule="auto"/>
              <w:rPr>
                <w:rFonts w:cstheme="minorHAnsi"/>
                <w:b/>
                <w:bCs/>
              </w:rPr>
            </w:pPr>
            <w:r w:rsidRPr="00F02071">
              <w:rPr>
                <w:rFonts w:cstheme="minorHAnsi"/>
                <w:b/>
                <w:bCs/>
              </w:rPr>
              <w:t>AIC</w:t>
            </w:r>
          </w:p>
        </w:tc>
      </w:tr>
      <w:tr w:rsidR="00F97FC5" w:rsidRPr="00F02071" w14:paraId="3EC41E68" w14:textId="77777777" w:rsidTr="00267932">
        <w:trPr>
          <w:trHeight w:val="557"/>
        </w:trPr>
        <w:tc>
          <w:tcPr>
            <w:tcW w:w="0" w:type="auto"/>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72A7C52D" w14:textId="77777777" w:rsidR="00F97FC5" w:rsidRPr="00F02071" w:rsidRDefault="00F97FC5" w:rsidP="00F97FC5">
            <w:pPr>
              <w:spacing w:line="240" w:lineRule="auto"/>
              <w:rPr>
                <w:rFonts w:cstheme="minorHAnsi"/>
              </w:rPr>
            </w:pPr>
            <w:r w:rsidRPr="00F02071">
              <w:rPr>
                <w:rFonts w:cstheme="minorHAnsi"/>
              </w:rPr>
              <w:t>Half-normal</w:t>
            </w:r>
          </w:p>
        </w:tc>
        <w:tc>
          <w:tcPr>
            <w:tcW w:w="0" w:type="auto"/>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29443E2B" w14:textId="77777777" w:rsidR="00F97FC5" w:rsidRPr="00F02071" w:rsidRDefault="00F97FC5" w:rsidP="00F97FC5">
            <w:pPr>
              <w:spacing w:line="240" w:lineRule="auto"/>
              <w:rPr>
                <w:rFonts w:cstheme="minorHAnsi"/>
              </w:rPr>
            </w:pPr>
            <w:r w:rsidRPr="00F02071">
              <w:rPr>
                <w:rFonts w:cstheme="minorHAnsi"/>
              </w:rPr>
              <w:t>0.</w:t>
            </w:r>
            <w:r>
              <w:rPr>
                <w:rFonts w:cstheme="minorHAnsi"/>
              </w:rPr>
              <w:t>40</w:t>
            </w:r>
          </w:p>
        </w:tc>
        <w:tc>
          <w:tcPr>
            <w:tcW w:w="0" w:type="auto"/>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3A11C3F9" w14:textId="77777777" w:rsidR="00F97FC5" w:rsidRPr="00F02071" w:rsidRDefault="00F97FC5" w:rsidP="00F97FC5">
            <w:pPr>
              <w:spacing w:line="240" w:lineRule="auto"/>
              <w:rPr>
                <w:rFonts w:cstheme="minorHAnsi"/>
              </w:rPr>
            </w:pPr>
            <w:r>
              <w:rPr>
                <w:rFonts w:cstheme="minorHAnsi"/>
              </w:rPr>
              <w:t>100000.20</w:t>
            </w:r>
          </w:p>
        </w:tc>
        <w:tc>
          <w:tcPr>
            <w:tcW w:w="0" w:type="auto"/>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569804D1" w14:textId="77777777" w:rsidR="00F97FC5" w:rsidRPr="00F02071" w:rsidRDefault="00F97FC5" w:rsidP="00F97FC5">
            <w:pPr>
              <w:spacing w:line="240" w:lineRule="auto"/>
              <w:rPr>
                <w:rFonts w:cstheme="minorHAnsi"/>
              </w:rPr>
            </w:pPr>
            <w:r w:rsidRPr="00180EED">
              <w:rPr>
                <w:rFonts w:cstheme="minorHAnsi"/>
              </w:rPr>
              <w:t>12922.22</w:t>
            </w:r>
          </w:p>
        </w:tc>
        <w:tc>
          <w:tcPr>
            <w:tcW w:w="0" w:type="auto"/>
            <w:tcBorders>
              <w:top w:val="single" w:sz="6" w:space="0" w:color="DDDDDD"/>
              <w:left w:val="single" w:sz="6" w:space="0" w:color="DDDDDD"/>
              <w:bottom w:val="single" w:sz="6" w:space="0" w:color="DDDDDD"/>
              <w:right w:val="single" w:sz="6" w:space="0" w:color="DDDDDD"/>
            </w:tcBorders>
            <w:shd w:val="clear" w:color="auto" w:fill="F9F9F9"/>
            <w:tcMar>
              <w:top w:w="75" w:type="dxa"/>
              <w:left w:w="75" w:type="dxa"/>
              <w:bottom w:w="75" w:type="dxa"/>
              <w:right w:w="75" w:type="dxa"/>
            </w:tcMar>
            <w:hideMark/>
          </w:tcPr>
          <w:p w14:paraId="20FDAC35" w14:textId="77777777" w:rsidR="00F97FC5" w:rsidRPr="00F02071" w:rsidRDefault="00F97FC5" w:rsidP="00F97FC5">
            <w:pPr>
              <w:spacing w:line="240" w:lineRule="auto"/>
              <w:rPr>
                <w:rFonts w:cstheme="minorHAnsi"/>
              </w:rPr>
            </w:pPr>
            <w:r w:rsidRPr="00F02071">
              <w:rPr>
                <w:rFonts w:cstheme="minorHAnsi"/>
              </w:rPr>
              <w:t>-430.39</w:t>
            </w:r>
          </w:p>
        </w:tc>
      </w:tr>
    </w:tbl>
    <w:p w14:paraId="709E0F72" w14:textId="7F73EF16" w:rsidR="00F97FC5" w:rsidRPr="00F02071" w:rsidRDefault="00F97FC5" w:rsidP="00F97FC5">
      <w:pPr>
        <w:spacing w:line="240" w:lineRule="auto"/>
        <w:rPr>
          <w:rFonts w:cstheme="minorHAnsi"/>
          <w:b/>
          <w:bCs/>
        </w:rPr>
      </w:pPr>
      <w:r w:rsidRPr="00F02071">
        <w:rPr>
          <w:rFonts w:cstheme="minorHAnsi"/>
          <w:b/>
          <w:bCs/>
        </w:rPr>
        <w:t xml:space="preserve"> </w:t>
      </w:r>
      <w:r w:rsidR="00E90F68" w:rsidRPr="00F02071">
        <w:rPr>
          <w:rFonts w:cstheme="minorHAnsi"/>
          <w:b/>
          <w:bCs/>
        </w:rPr>
        <w:t xml:space="preserve">Table 1. Results for distance sampling of </w:t>
      </w:r>
      <w:r w:rsidR="00E90F68">
        <w:rPr>
          <w:rFonts w:cstheme="minorHAnsi"/>
          <w:b/>
          <w:bCs/>
        </w:rPr>
        <w:t>Porcupine Caribou Herd</w:t>
      </w:r>
      <w:r w:rsidR="00E90F68" w:rsidRPr="00F02071">
        <w:rPr>
          <w:rFonts w:cstheme="minorHAnsi"/>
          <w:b/>
          <w:bCs/>
        </w:rPr>
        <w:t xml:space="preserve"> </w:t>
      </w:r>
      <w:r w:rsidR="00E90F68" w:rsidRPr="00F02071">
        <w:rPr>
          <w:rFonts w:cstheme="minorHAnsi"/>
          <w:b/>
          <w:bCs/>
        </w:rPr>
        <w:t xml:space="preserve">for half-normal </w:t>
      </w:r>
      <w:r w:rsidR="00E90F68">
        <w:rPr>
          <w:rFonts w:cstheme="minorHAnsi"/>
          <w:b/>
          <w:bCs/>
        </w:rPr>
        <w:t>model.</w:t>
      </w:r>
    </w:p>
    <w:p w14:paraId="49866AB2" w14:textId="44B81AF0" w:rsidR="00BB3FA1" w:rsidRPr="002C56CD" w:rsidRDefault="00BB3FA1" w:rsidP="002C56CD">
      <w:pPr>
        <w:spacing w:line="240" w:lineRule="auto"/>
        <w:rPr>
          <w:rFonts w:cstheme="minorHAnsi"/>
        </w:rPr>
      </w:pPr>
    </w:p>
    <w:p w14:paraId="65EE3A2F" w14:textId="04D496C8" w:rsidR="00BB3FA1" w:rsidRPr="002C56CD" w:rsidRDefault="00BB3FA1" w:rsidP="002C56CD">
      <w:pPr>
        <w:spacing w:line="240" w:lineRule="auto"/>
        <w:rPr>
          <w:rFonts w:cstheme="minorHAnsi"/>
        </w:rPr>
      </w:pPr>
    </w:p>
    <w:p w14:paraId="16278946" w14:textId="05CA0AE4" w:rsidR="00BB3FA1" w:rsidRPr="002C56CD" w:rsidRDefault="00BB3FA1" w:rsidP="002C56CD">
      <w:pPr>
        <w:spacing w:line="240" w:lineRule="auto"/>
        <w:rPr>
          <w:rFonts w:cstheme="minorHAnsi"/>
        </w:rPr>
      </w:pPr>
    </w:p>
    <w:p w14:paraId="331072BE" w14:textId="190EB96B" w:rsidR="00BB3FA1" w:rsidRPr="002C56CD" w:rsidRDefault="00BB3FA1" w:rsidP="002C56CD">
      <w:pPr>
        <w:spacing w:line="240" w:lineRule="auto"/>
        <w:rPr>
          <w:rFonts w:cstheme="minorHAnsi"/>
        </w:rPr>
      </w:pPr>
    </w:p>
    <w:p w14:paraId="64EC01E7" w14:textId="4D11F86C" w:rsidR="00BB3FA1" w:rsidRPr="002C56CD" w:rsidRDefault="00BB3FA1" w:rsidP="002C56CD">
      <w:pPr>
        <w:spacing w:line="240" w:lineRule="auto"/>
        <w:rPr>
          <w:rFonts w:cstheme="minorHAnsi"/>
        </w:rPr>
      </w:pPr>
    </w:p>
    <w:p w14:paraId="746EED97" w14:textId="77777777" w:rsidR="00007A6D" w:rsidRDefault="00007A6D" w:rsidP="005C7F7D">
      <w:pPr>
        <w:rPr>
          <w:rFonts w:cstheme="minorHAnsi"/>
          <w:b/>
          <w:bCs/>
        </w:rPr>
      </w:pPr>
    </w:p>
    <w:p w14:paraId="48681EE6" w14:textId="01135E82" w:rsidR="001045A7" w:rsidRDefault="001045A7" w:rsidP="005C7F7D">
      <w:pPr>
        <w:rPr>
          <w:rFonts w:cstheme="minorHAnsi"/>
          <w:b/>
          <w:bCs/>
        </w:rPr>
      </w:pPr>
    </w:p>
    <w:p w14:paraId="5F1D47F7" w14:textId="448C182A" w:rsidR="001045A7" w:rsidRDefault="001045A7" w:rsidP="005C7F7D">
      <w:pPr>
        <w:rPr>
          <w:rFonts w:cstheme="minorHAnsi"/>
          <w:b/>
          <w:bCs/>
        </w:rPr>
      </w:pPr>
    </w:p>
    <w:p w14:paraId="4D87E470" w14:textId="12D1345C" w:rsidR="00E90F68" w:rsidRDefault="00E90F68" w:rsidP="005C7F7D">
      <w:pPr>
        <w:rPr>
          <w:rFonts w:cstheme="minorHAnsi"/>
          <w:b/>
          <w:bCs/>
        </w:rPr>
      </w:pPr>
    </w:p>
    <w:p w14:paraId="7ED26DA2" w14:textId="4CB642CE" w:rsidR="00E90F68" w:rsidRDefault="00E90F68" w:rsidP="005C7F7D">
      <w:pPr>
        <w:rPr>
          <w:rFonts w:cstheme="minorHAnsi"/>
          <w:b/>
          <w:bCs/>
        </w:rPr>
      </w:pPr>
    </w:p>
    <w:p w14:paraId="072DBD8B" w14:textId="0A421769" w:rsidR="00E90F68" w:rsidRDefault="00E90F68" w:rsidP="005C7F7D">
      <w:pPr>
        <w:rPr>
          <w:rFonts w:cstheme="minorHAnsi"/>
          <w:b/>
          <w:bCs/>
        </w:rPr>
      </w:pPr>
    </w:p>
    <w:p w14:paraId="2488E020" w14:textId="2CCE421B" w:rsidR="00E90F68" w:rsidRDefault="00E90F68" w:rsidP="005C7F7D">
      <w:pPr>
        <w:rPr>
          <w:rFonts w:cstheme="minorHAnsi"/>
          <w:b/>
          <w:bCs/>
        </w:rPr>
      </w:pPr>
    </w:p>
    <w:p w14:paraId="7FCAC3EC" w14:textId="7883441A" w:rsidR="00E90F68" w:rsidRDefault="00E90F68" w:rsidP="005C7F7D">
      <w:pPr>
        <w:rPr>
          <w:rFonts w:cstheme="minorHAnsi"/>
          <w:b/>
          <w:bCs/>
        </w:rPr>
      </w:pPr>
    </w:p>
    <w:p w14:paraId="5ED8A3C3" w14:textId="66A9ACE8" w:rsidR="00E90F68" w:rsidRDefault="00E90F68" w:rsidP="005C7F7D">
      <w:pPr>
        <w:rPr>
          <w:rFonts w:cstheme="minorHAnsi"/>
          <w:b/>
          <w:bCs/>
        </w:rPr>
      </w:pPr>
    </w:p>
    <w:p w14:paraId="165B3C71" w14:textId="705DE58F" w:rsidR="00E90F68" w:rsidRDefault="00E90F68" w:rsidP="005C7F7D">
      <w:pPr>
        <w:rPr>
          <w:rFonts w:cstheme="minorHAnsi"/>
          <w:b/>
          <w:bCs/>
        </w:rPr>
      </w:pPr>
    </w:p>
    <w:p w14:paraId="5D3C8261" w14:textId="1F321C3C" w:rsidR="00E90F68" w:rsidRDefault="00E90F68" w:rsidP="005C7F7D">
      <w:pPr>
        <w:rPr>
          <w:rFonts w:cstheme="minorHAnsi"/>
          <w:b/>
          <w:bCs/>
        </w:rPr>
      </w:pPr>
    </w:p>
    <w:p w14:paraId="6071F4A6" w14:textId="32DD5CCD" w:rsidR="00E90F68" w:rsidRDefault="00E90F68" w:rsidP="005C7F7D">
      <w:pPr>
        <w:rPr>
          <w:rFonts w:cstheme="minorHAnsi"/>
          <w:b/>
          <w:bCs/>
        </w:rPr>
      </w:pPr>
    </w:p>
    <w:p w14:paraId="713E0414" w14:textId="4991339A" w:rsidR="00E90F68" w:rsidRDefault="00E90F68" w:rsidP="005C7F7D">
      <w:pPr>
        <w:rPr>
          <w:rFonts w:cstheme="minorHAnsi"/>
          <w:b/>
          <w:bCs/>
        </w:rPr>
      </w:pPr>
    </w:p>
    <w:p w14:paraId="627571C9" w14:textId="4F8B18D2" w:rsidR="00E90F68" w:rsidRDefault="00E90F68" w:rsidP="005C7F7D">
      <w:pPr>
        <w:rPr>
          <w:rFonts w:cstheme="minorHAnsi"/>
          <w:b/>
          <w:bCs/>
        </w:rPr>
      </w:pPr>
    </w:p>
    <w:p w14:paraId="2643FE4B" w14:textId="52E91F19" w:rsidR="00E90F68" w:rsidRDefault="00E90F68" w:rsidP="005C7F7D">
      <w:pPr>
        <w:rPr>
          <w:rFonts w:cstheme="minorHAnsi"/>
          <w:b/>
          <w:bCs/>
        </w:rPr>
      </w:pPr>
    </w:p>
    <w:p w14:paraId="545ADA32" w14:textId="20E83520" w:rsidR="00E90F68" w:rsidRDefault="00E90F68" w:rsidP="005C7F7D">
      <w:pPr>
        <w:rPr>
          <w:rFonts w:cstheme="minorHAnsi"/>
          <w:b/>
          <w:bCs/>
        </w:rPr>
      </w:pPr>
    </w:p>
    <w:p w14:paraId="1C8A133F" w14:textId="77777777" w:rsidR="00E90F68" w:rsidRDefault="00E90F68" w:rsidP="005C7F7D">
      <w:pPr>
        <w:rPr>
          <w:rFonts w:cstheme="minorHAnsi"/>
          <w:b/>
          <w:bCs/>
        </w:rPr>
      </w:pPr>
    </w:p>
    <w:p w14:paraId="4E1017EA" w14:textId="22AAFD08" w:rsidR="001045A7" w:rsidRPr="002C56CD" w:rsidRDefault="002F200D" w:rsidP="001045A7">
      <w:pPr>
        <w:spacing w:line="240" w:lineRule="auto"/>
        <w:rPr>
          <w:rFonts w:cstheme="minorHAnsi"/>
        </w:rPr>
      </w:pPr>
      <w:r>
        <w:rPr>
          <w:noProof/>
        </w:rPr>
        <w:drawing>
          <wp:anchor distT="0" distB="0" distL="114300" distR="114300" simplePos="0" relativeHeight="251658240" behindDoc="0" locked="0" layoutInCell="1" allowOverlap="1" wp14:anchorId="0C3DA9E6" wp14:editId="40724B48">
            <wp:simplePos x="0" y="0"/>
            <wp:positionH relativeFrom="margin">
              <wp:posOffset>-373380</wp:posOffset>
            </wp:positionH>
            <wp:positionV relativeFrom="paragraph">
              <wp:posOffset>523875</wp:posOffset>
            </wp:positionV>
            <wp:extent cx="7315200" cy="3840480"/>
            <wp:effectExtent l="0" t="0" r="0" b="7620"/>
            <wp:wrapSquare wrapText="bothSides"/>
            <wp:docPr id="12" name="Picture 1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315200" cy="3840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45A7" w:rsidRPr="003D0D9C">
        <w:rPr>
          <w:rFonts w:cstheme="minorHAnsi"/>
          <w:b/>
          <w:bCs/>
        </w:rPr>
        <w:t xml:space="preserve">Figure 1. </w:t>
      </w:r>
      <w:r w:rsidR="001045A7" w:rsidRPr="002C56CD">
        <w:rPr>
          <w:rFonts w:cstheme="minorHAnsi"/>
        </w:rPr>
        <w:t>Population projection under a no gas and oil development. Trends show an increase in population size over the 25yr period</w:t>
      </w:r>
      <w:r w:rsidR="001045A7">
        <w:rPr>
          <w:rFonts w:cstheme="minorHAnsi"/>
        </w:rPr>
        <w:t xml:space="preserve"> for all </w:t>
      </w:r>
      <w:r w:rsidR="002D64CB">
        <w:rPr>
          <w:rFonts w:cstheme="minorHAnsi"/>
        </w:rPr>
        <w:t>five</w:t>
      </w:r>
      <w:r w:rsidR="002D64CB">
        <w:rPr>
          <w:rFonts w:cstheme="minorHAnsi"/>
        </w:rPr>
        <w:t xml:space="preserve"> </w:t>
      </w:r>
      <w:r w:rsidR="001045A7">
        <w:rPr>
          <w:rFonts w:cstheme="minorHAnsi"/>
        </w:rPr>
        <w:t>simulations</w:t>
      </w:r>
      <w:r w:rsidR="001045A7" w:rsidRPr="002C56CD">
        <w:rPr>
          <w:rFonts w:cstheme="minorHAnsi"/>
        </w:rPr>
        <w:t xml:space="preserve">. </w:t>
      </w:r>
    </w:p>
    <w:p w14:paraId="5A723908" w14:textId="5BEC8A11" w:rsidR="001045A7" w:rsidRPr="002C56CD" w:rsidRDefault="00152E25" w:rsidP="001045A7">
      <w:pPr>
        <w:spacing w:line="240" w:lineRule="auto"/>
        <w:rPr>
          <w:rFonts w:cstheme="minorHAnsi"/>
        </w:rPr>
      </w:pPr>
      <w:r>
        <w:rPr>
          <w:noProof/>
        </w:rPr>
        <w:t xml:space="preserve"> </w:t>
      </w:r>
    </w:p>
    <w:p w14:paraId="6B02DD9E" w14:textId="77777777" w:rsidR="001045A7" w:rsidRPr="002C56CD" w:rsidRDefault="001045A7" w:rsidP="001045A7">
      <w:pPr>
        <w:spacing w:line="240" w:lineRule="auto"/>
        <w:rPr>
          <w:rFonts w:cstheme="minorHAnsi"/>
        </w:rPr>
      </w:pPr>
    </w:p>
    <w:p w14:paraId="67FCDDF2" w14:textId="77777777" w:rsidR="001045A7" w:rsidRPr="002C56CD" w:rsidRDefault="001045A7" w:rsidP="001045A7">
      <w:pPr>
        <w:spacing w:line="240" w:lineRule="auto"/>
        <w:rPr>
          <w:rFonts w:cstheme="minorHAnsi"/>
          <w:b/>
          <w:bCs/>
        </w:rPr>
      </w:pPr>
    </w:p>
    <w:p w14:paraId="6ADB8E50" w14:textId="77777777" w:rsidR="001045A7" w:rsidRPr="002C56CD" w:rsidRDefault="001045A7" w:rsidP="001045A7">
      <w:pPr>
        <w:spacing w:line="240" w:lineRule="auto"/>
        <w:rPr>
          <w:rFonts w:cstheme="minorHAnsi"/>
          <w:b/>
          <w:bCs/>
        </w:rPr>
      </w:pPr>
    </w:p>
    <w:p w14:paraId="03EF8781" w14:textId="77777777" w:rsidR="001045A7" w:rsidRPr="002C56CD" w:rsidRDefault="001045A7" w:rsidP="001045A7">
      <w:pPr>
        <w:spacing w:line="240" w:lineRule="auto"/>
        <w:rPr>
          <w:rFonts w:cstheme="minorHAnsi"/>
          <w:b/>
          <w:bCs/>
        </w:rPr>
      </w:pPr>
    </w:p>
    <w:p w14:paraId="172E1DD5" w14:textId="65611768" w:rsidR="001045A7" w:rsidRPr="002C56CD" w:rsidRDefault="001045A7" w:rsidP="001045A7">
      <w:pPr>
        <w:spacing w:line="240" w:lineRule="auto"/>
        <w:rPr>
          <w:rFonts w:cstheme="minorHAnsi"/>
          <w:b/>
          <w:bCs/>
        </w:rPr>
      </w:pPr>
    </w:p>
    <w:p w14:paraId="5F3B302C" w14:textId="77777777" w:rsidR="001045A7" w:rsidRPr="002C56CD" w:rsidRDefault="001045A7" w:rsidP="001045A7">
      <w:pPr>
        <w:spacing w:line="240" w:lineRule="auto"/>
        <w:rPr>
          <w:rFonts w:cstheme="minorHAnsi"/>
          <w:b/>
          <w:bCs/>
        </w:rPr>
      </w:pPr>
    </w:p>
    <w:p w14:paraId="7CB3DFDF" w14:textId="77777777" w:rsidR="001045A7" w:rsidRPr="002C56CD" w:rsidRDefault="001045A7" w:rsidP="001045A7">
      <w:pPr>
        <w:spacing w:line="240" w:lineRule="auto"/>
        <w:rPr>
          <w:rFonts w:cstheme="minorHAnsi"/>
          <w:b/>
          <w:bCs/>
        </w:rPr>
      </w:pPr>
    </w:p>
    <w:p w14:paraId="1BA070B0" w14:textId="77777777" w:rsidR="001045A7" w:rsidRPr="002C56CD" w:rsidRDefault="001045A7" w:rsidP="001045A7">
      <w:pPr>
        <w:spacing w:line="240" w:lineRule="auto"/>
        <w:rPr>
          <w:rFonts w:cstheme="minorHAnsi"/>
          <w:b/>
          <w:bCs/>
        </w:rPr>
      </w:pPr>
    </w:p>
    <w:p w14:paraId="750FE162" w14:textId="77777777" w:rsidR="001045A7" w:rsidRPr="002C56CD" w:rsidRDefault="001045A7" w:rsidP="001045A7">
      <w:pPr>
        <w:spacing w:line="240" w:lineRule="auto"/>
        <w:rPr>
          <w:rFonts w:cstheme="minorHAnsi"/>
        </w:rPr>
      </w:pPr>
    </w:p>
    <w:p w14:paraId="482F7A52" w14:textId="77777777" w:rsidR="001045A7" w:rsidRDefault="001045A7" w:rsidP="001045A7">
      <w:pPr>
        <w:spacing w:line="240" w:lineRule="auto"/>
        <w:rPr>
          <w:rFonts w:cstheme="minorHAnsi"/>
          <w:b/>
          <w:bCs/>
        </w:rPr>
      </w:pPr>
    </w:p>
    <w:p w14:paraId="7167AFA9" w14:textId="77777777" w:rsidR="00B600E0" w:rsidRDefault="00B600E0" w:rsidP="001045A7">
      <w:pPr>
        <w:spacing w:line="240" w:lineRule="auto"/>
        <w:rPr>
          <w:rFonts w:cstheme="minorHAnsi"/>
          <w:b/>
          <w:bCs/>
        </w:rPr>
      </w:pPr>
    </w:p>
    <w:p w14:paraId="130A99DD" w14:textId="77777777" w:rsidR="00B600E0" w:rsidRDefault="00B600E0" w:rsidP="001045A7">
      <w:pPr>
        <w:spacing w:line="240" w:lineRule="auto"/>
        <w:rPr>
          <w:rFonts w:cstheme="minorHAnsi"/>
          <w:b/>
          <w:bCs/>
        </w:rPr>
      </w:pPr>
    </w:p>
    <w:p w14:paraId="60747986" w14:textId="01632517" w:rsidR="001045A7" w:rsidRPr="002C56CD" w:rsidRDefault="00B600E0" w:rsidP="001045A7">
      <w:pPr>
        <w:spacing w:line="240" w:lineRule="auto"/>
        <w:rPr>
          <w:rFonts w:cstheme="minorHAnsi"/>
        </w:rPr>
      </w:pPr>
      <w:r>
        <w:rPr>
          <w:noProof/>
        </w:rPr>
        <w:drawing>
          <wp:anchor distT="0" distB="0" distL="114300" distR="114300" simplePos="0" relativeHeight="251662336" behindDoc="0" locked="0" layoutInCell="1" allowOverlap="1" wp14:anchorId="252E0658" wp14:editId="00A5B058">
            <wp:simplePos x="0" y="0"/>
            <wp:positionH relativeFrom="page">
              <wp:align>right</wp:align>
            </wp:positionH>
            <wp:positionV relativeFrom="paragraph">
              <wp:posOffset>456614</wp:posOffset>
            </wp:positionV>
            <wp:extent cx="7315200" cy="3657600"/>
            <wp:effectExtent l="0" t="0" r="0" b="0"/>
            <wp:wrapSquare wrapText="bothSides"/>
            <wp:docPr id="16" name="Picture 1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15200" cy="3657600"/>
                    </a:xfrm>
                    <a:prstGeom prst="rect">
                      <a:avLst/>
                    </a:prstGeom>
                    <a:noFill/>
                    <a:ln>
                      <a:noFill/>
                    </a:ln>
                  </pic:spPr>
                </pic:pic>
              </a:graphicData>
            </a:graphic>
          </wp:anchor>
        </w:drawing>
      </w:r>
      <w:r w:rsidR="001045A7" w:rsidRPr="003D0D9C">
        <w:rPr>
          <w:rFonts w:cstheme="minorHAnsi"/>
          <w:b/>
          <w:bCs/>
        </w:rPr>
        <w:t>Figure 2</w:t>
      </w:r>
      <w:r w:rsidR="001045A7" w:rsidRPr="003D0D9C">
        <w:rPr>
          <w:rFonts w:cstheme="minorHAnsi"/>
        </w:rPr>
        <w:t>.</w:t>
      </w:r>
      <w:r w:rsidR="00152E25">
        <w:rPr>
          <w:rFonts w:cstheme="minorHAnsi"/>
        </w:rPr>
        <w:t xml:space="preserve"> </w:t>
      </w:r>
      <w:r w:rsidR="001045A7" w:rsidRPr="002C56CD">
        <w:rPr>
          <w:rFonts w:cstheme="minorHAnsi"/>
        </w:rPr>
        <w:t>Population projections under the gas and oil development</w:t>
      </w:r>
      <w:r w:rsidR="00525DC8" w:rsidRPr="00525DC8">
        <w:rPr>
          <w:rFonts w:cstheme="minorHAnsi"/>
        </w:rPr>
        <w:t xml:space="preserve"> </w:t>
      </w:r>
      <w:r w:rsidR="00525DC8" w:rsidRPr="002C56CD">
        <w:rPr>
          <w:rFonts w:cstheme="minorHAnsi"/>
        </w:rPr>
        <w:t>for 5%</w:t>
      </w:r>
      <w:r w:rsidR="00525DC8">
        <w:rPr>
          <w:rFonts w:cstheme="minorHAnsi"/>
        </w:rPr>
        <w:t xml:space="preserve"> </w:t>
      </w:r>
      <w:r w:rsidR="00525DC8" w:rsidRPr="002C56CD">
        <w:rPr>
          <w:rFonts w:cstheme="minorHAnsi"/>
        </w:rPr>
        <w:t>reduction in calf survival</w:t>
      </w:r>
      <w:r w:rsidR="001045A7" w:rsidRPr="002C56CD">
        <w:rPr>
          <w:rFonts w:cstheme="minorHAnsi"/>
        </w:rPr>
        <w:t xml:space="preserve">. </w:t>
      </w:r>
      <w:r w:rsidR="00FD6D1A">
        <w:rPr>
          <w:rFonts w:cstheme="minorHAnsi"/>
        </w:rPr>
        <w:t xml:space="preserve">In </w:t>
      </w:r>
      <w:r>
        <w:rPr>
          <w:rFonts w:cstheme="minorHAnsi"/>
        </w:rPr>
        <w:t>two</w:t>
      </w:r>
      <w:r w:rsidR="006B7BEF">
        <w:rPr>
          <w:rFonts w:cstheme="minorHAnsi"/>
        </w:rPr>
        <w:t xml:space="preserve"> </w:t>
      </w:r>
      <w:r w:rsidR="00FD6D1A">
        <w:rPr>
          <w:rFonts w:cstheme="minorHAnsi"/>
        </w:rPr>
        <w:t xml:space="preserve">out of </w:t>
      </w:r>
      <w:r w:rsidR="006B7BEF">
        <w:rPr>
          <w:rFonts w:cstheme="minorHAnsi"/>
        </w:rPr>
        <w:t>five</w:t>
      </w:r>
      <w:r w:rsidR="00FD6D1A">
        <w:rPr>
          <w:rFonts w:cstheme="minorHAnsi"/>
        </w:rPr>
        <w:t xml:space="preserve"> simulation</w:t>
      </w:r>
      <w:r w:rsidR="007176AE">
        <w:rPr>
          <w:rFonts w:cstheme="minorHAnsi"/>
        </w:rPr>
        <w:t xml:space="preserve">s </w:t>
      </w:r>
      <w:r w:rsidR="001045A7" w:rsidRPr="002C56CD">
        <w:rPr>
          <w:rFonts w:cstheme="minorHAnsi"/>
        </w:rPr>
        <w:t xml:space="preserve">population size </w:t>
      </w:r>
      <w:r w:rsidR="007176AE">
        <w:rPr>
          <w:rFonts w:cstheme="minorHAnsi"/>
        </w:rPr>
        <w:t xml:space="preserve">decreases </w:t>
      </w:r>
      <w:r w:rsidR="001045A7" w:rsidRPr="002C56CD">
        <w:rPr>
          <w:rFonts w:cstheme="minorHAnsi"/>
        </w:rPr>
        <w:t xml:space="preserve">over </w:t>
      </w:r>
      <w:r w:rsidR="00545476">
        <w:rPr>
          <w:rFonts w:cstheme="minorHAnsi"/>
        </w:rPr>
        <w:t xml:space="preserve">a </w:t>
      </w:r>
      <w:r w:rsidR="001045A7" w:rsidRPr="002C56CD">
        <w:rPr>
          <w:rFonts w:cstheme="minorHAnsi"/>
        </w:rPr>
        <w:t xml:space="preserve">25yr period. </w:t>
      </w:r>
    </w:p>
    <w:p w14:paraId="6F66EC6F" w14:textId="1F0B7571" w:rsidR="001045A7" w:rsidRDefault="001045A7" w:rsidP="001045A7"/>
    <w:p w14:paraId="5A894799" w14:textId="309902D8" w:rsidR="001045A7" w:rsidRDefault="001045A7" w:rsidP="001045A7"/>
    <w:p w14:paraId="5F8C9A5D" w14:textId="77777777" w:rsidR="001045A7" w:rsidRDefault="001045A7" w:rsidP="001045A7"/>
    <w:p w14:paraId="300ABD33" w14:textId="63D3CE34" w:rsidR="001045A7" w:rsidRDefault="001045A7" w:rsidP="001045A7"/>
    <w:p w14:paraId="27091815" w14:textId="77777777" w:rsidR="001045A7" w:rsidRDefault="001045A7" w:rsidP="001045A7">
      <w:pPr>
        <w:spacing w:line="240" w:lineRule="auto"/>
        <w:rPr>
          <w:rFonts w:cstheme="minorHAnsi"/>
          <w:b/>
          <w:bCs/>
        </w:rPr>
      </w:pPr>
    </w:p>
    <w:p w14:paraId="22EDAD34" w14:textId="77777777" w:rsidR="001045A7" w:rsidRDefault="001045A7" w:rsidP="001045A7">
      <w:pPr>
        <w:spacing w:line="240" w:lineRule="auto"/>
        <w:rPr>
          <w:rFonts w:cstheme="minorHAnsi"/>
          <w:b/>
          <w:bCs/>
        </w:rPr>
      </w:pPr>
    </w:p>
    <w:p w14:paraId="131A79FC" w14:textId="77777777" w:rsidR="001045A7" w:rsidRDefault="001045A7" w:rsidP="001045A7">
      <w:pPr>
        <w:spacing w:line="240" w:lineRule="auto"/>
        <w:rPr>
          <w:rFonts w:cstheme="minorHAnsi"/>
          <w:b/>
          <w:bCs/>
        </w:rPr>
      </w:pPr>
    </w:p>
    <w:p w14:paraId="79C68712" w14:textId="77777777" w:rsidR="001045A7" w:rsidRDefault="001045A7" w:rsidP="001045A7">
      <w:pPr>
        <w:spacing w:line="240" w:lineRule="auto"/>
        <w:rPr>
          <w:rFonts w:cstheme="minorHAnsi"/>
          <w:b/>
          <w:bCs/>
        </w:rPr>
      </w:pPr>
    </w:p>
    <w:p w14:paraId="5038A52A" w14:textId="77777777" w:rsidR="001045A7" w:rsidRDefault="001045A7" w:rsidP="001045A7">
      <w:pPr>
        <w:spacing w:line="240" w:lineRule="auto"/>
        <w:rPr>
          <w:rFonts w:cstheme="minorHAnsi"/>
          <w:b/>
          <w:bCs/>
        </w:rPr>
      </w:pPr>
    </w:p>
    <w:p w14:paraId="28251E31" w14:textId="77777777" w:rsidR="001045A7" w:rsidRDefault="001045A7" w:rsidP="001045A7">
      <w:pPr>
        <w:spacing w:line="240" w:lineRule="auto"/>
        <w:rPr>
          <w:rFonts w:cstheme="minorHAnsi"/>
          <w:b/>
          <w:bCs/>
        </w:rPr>
      </w:pPr>
    </w:p>
    <w:p w14:paraId="330400CA" w14:textId="77777777" w:rsidR="001045A7" w:rsidRDefault="001045A7" w:rsidP="001045A7">
      <w:pPr>
        <w:spacing w:line="240" w:lineRule="auto"/>
        <w:rPr>
          <w:rFonts w:cstheme="minorHAnsi"/>
          <w:b/>
          <w:bCs/>
        </w:rPr>
      </w:pPr>
    </w:p>
    <w:p w14:paraId="3B9F07B2" w14:textId="77777777" w:rsidR="001045A7" w:rsidRDefault="001045A7" w:rsidP="001045A7">
      <w:pPr>
        <w:spacing w:line="240" w:lineRule="auto"/>
        <w:rPr>
          <w:rFonts w:cstheme="minorHAnsi"/>
          <w:b/>
          <w:bCs/>
        </w:rPr>
      </w:pPr>
    </w:p>
    <w:p w14:paraId="5EF707FC" w14:textId="77777777" w:rsidR="001045A7" w:rsidRDefault="001045A7" w:rsidP="001045A7">
      <w:pPr>
        <w:spacing w:line="240" w:lineRule="auto"/>
        <w:rPr>
          <w:rFonts w:cstheme="minorHAnsi"/>
          <w:b/>
          <w:bCs/>
        </w:rPr>
      </w:pPr>
    </w:p>
    <w:p w14:paraId="0D24915F" w14:textId="77777777" w:rsidR="001045A7" w:rsidRDefault="001045A7" w:rsidP="001045A7">
      <w:pPr>
        <w:spacing w:line="240" w:lineRule="auto"/>
        <w:rPr>
          <w:rFonts w:cstheme="minorHAnsi"/>
          <w:b/>
          <w:bCs/>
        </w:rPr>
      </w:pPr>
    </w:p>
    <w:p w14:paraId="4EE9A827" w14:textId="383B8BDD" w:rsidR="001045A7" w:rsidRDefault="00F82374" w:rsidP="001045A7">
      <w:pPr>
        <w:spacing w:line="240" w:lineRule="auto"/>
        <w:rPr>
          <w:rFonts w:cstheme="minorHAnsi"/>
        </w:rPr>
      </w:pPr>
      <w:r>
        <w:rPr>
          <w:noProof/>
        </w:rPr>
        <w:drawing>
          <wp:anchor distT="0" distB="0" distL="114300" distR="114300" simplePos="0" relativeHeight="251660288" behindDoc="1" locked="0" layoutInCell="1" allowOverlap="1" wp14:anchorId="5091621E" wp14:editId="6055086A">
            <wp:simplePos x="0" y="0"/>
            <wp:positionH relativeFrom="page">
              <wp:posOffset>435610</wp:posOffset>
            </wp:positionH>
            <wp:positionV relativeFrom="paragraph">
              <wp:posOffset>485238</wp:posOffset>
            </wp:positionV>
            <wp:extent cx="7315200" cy="3767328"/>
            <wp:effectExtent l="0" t="0" r="0" b="5080"/>
            <wp:wrapSquare wrapText="bothSides"/>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315200" cy="37673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45A7" w:rsidRPr="003D0D9C">
        <w:rPr>
          <w:rFonts w:cstheme="minorHAnsi"/>
          <w:b/>
          <w:bCs/>
        </w:rPr>
        <w:t xml:space="preserve">Figure </w:t>
      </w:r>
      <w:r w:rsidR="001045A7">
        <w:rPr>
          <w:rFonts w:cstheme="minorHAnsi"/>
          <w:b/>
          <w:bCs/>
        </w:rPr>
        <w:t>3</w:t>
      </w:r>
      <w:r w:rsidR="001045A7" w:rsidRPr="003D0D9C">
        <w:rPr>
          <w:rFonts w:cstheme="minorHAnsi"/>
        </w:rPr>
        <w:t>.</w:t>
      </w:r>
      <w:r w:rsidR="00152E25">
        <w:rPr>
          <w:rFonts w:cstheme="minorHAnsi"/>
        </w:rPr>
        <w:t xml:space="preserve"> </w:t>
      </w:r>
      <w:r w:rsidR="00115A19" w:rsidRPr="002C56CD">
        <w:rPr>
          <w:rFonts w:cstheme="minorHAnsi"/>
        </w:rPr>
        <w:t>Population projections under the gas and oil development</w:t>
      </w:r>
      <w:r w:rsidR="00115A19" w:rsidRPr="00525DC8">
        <w:rPr>
          <w:rFonts w:cstheme="minorHAnsi"/>
        </w:rPr>
        <w:t xml:space="preserve"> </w:t>
      </w:r>
      <w:r w:rsidR="00A56C56">
        <w:rPr>
          <w:rFonts w:cstheme="minorHAnsi"/>
        </w:rPr>
        <w:t>and</w:t>
      </w:r>
      <w:r w:rsidR="00115A19" w:rsidRPr="002C56CD">
        <w:rPr>
          <w:rFonts w:cstheme="minorHAnsi"/>
        </w:rPr>
        <w:t xml:space="preserve"> </w:t>
      </w:r>
      <w:r w:rsidR="00115A19">
        <w:rPr>
          <w:rFonts w:cstheme="minorHAnsi"/>
        </w:rPr>
        <w:t>10</w:t>
      </w:r>
      <w:r w:rsidR="00115A19" w:rsidRPr="002C56CD">
        <w:rPr>
          <w:rFonts w:cstheme="minorHAnsi"/>
        </w:rPr>
        <w:t>%</w:t>
      </w:r>
      <w:r w:rsidR="00115A19">
        <w:rPr>
          <w:rFonts w:cstheme="minorHAnsi"/>
        </w:rPr>
        <w:t xml:space="preserve"> </w:t>
      </w:r>
      <w:r w:rsidR="00115A19" w:rsidRPr="002C56CD">
        <w:rPr>
          <w:rFonts w:cstheme="minorHAnsi"/>
        </w:rPr>
        <w:t xml:space="preserve">reduction in calf survival. </w:t>
      </w:r>
      <w:r w:rsidR="00115A19">
        <w:rPr>
          <w:rFonts w:cstheme="minorHAnsi"/>
        </w:rPr>
        <w:t xml:space="preserve">In </w:t>
      </w:r>
      <w:r w:rsidR="00A56C56">
        <w:rPr>
          <w:rFonts w:cstheme="minorHAnsi"/>
        </w:rPr>
        <w:t>all</w:t>
      </w:r>
      <w:r w:rsidR="00115A19">
        <w:rPr>
          <w:rFonts w:cstheme="minorHAnsi"/>
        </w:rPr>
        <w:t xml:space="preserve"> </w:t>
      </w:r>
      <w:r>
        <w:rPr>
          <w:rFonts w:cstheme="minorHAnsi"/>
        </w:rPr>
        <w:t xml:space="preserve">five </w:t>
      </w:r>
      <w:r w:rsidR="00115A19">
        <w:rPr>
          <w:rFonts w:cstheme="minorHAnsi"/>
        </w:rPr>
        <w:t xml:space="preserve">simulations </w:t>
      </w:r>
      <w:r w:rsidR="00115A19" w:rsidRPr="002C56CD">
        <w:rPr>
          <w:rFonts w:cstheme="minorHAnsi"/>
        </w:rPr>
        <w:t xml:space="preserve">population size </w:t>
      </w:r>
      <w:r w:rsidR="00115A19">
        <w:rPr>
          <w:rFonts w:cstheme="minorHAnsi"/>
        </w:rPr>
        <w:t xml:space="preserve">decreases </w:t>
      </w:r>
      <w:r w:rsidR="00115A19" w:rsidRPr="002C56CD">
        <w:rPr>
          <w:rFonts w:cstheme="minorHAnsi"/>
        </w:rPr>
        <w:t xml:space="preserve">over </w:t>
      </w:r>
      <w:r w:rsidR="00115A19">
        <w:rPr>
          <w:rFonts w:cstheme="minorHAnsi"/>
        </w:rPr>
        <w:t xml:space="preserve">a </w:t>
      </w:r>
      <w:r w:rsidR="00115A19" w:rsidRPr="002C56CD">
        <w:rPr>
          <w:rFonts w:cstheme="minorHAnsi"/>
        </w:rPr>
        <w:t>25yr period.</w:t>
      </w:r>
    </w:p>
    <w:p w14:paraId="74E4B44F" w14:textId="072A30EA" w:rsidR="001045A7" w:rsidRPr="002C56CD" w:rsidRDefault="001045A7" w:rsidP="001045A7">
      <w:pPr>
        <w:spacing w:line="240" w:lineRule="auto"/>
        <w:rPr>
          <w:rFonts w:cstheme="minorHAnsi"/>
        </w:rPr>
      </w:pPr>
    </w:p>
    <w:p w14:paraId="04E63A3B" w14:textId="76C54FD3" w:rsidR="001045A7" w:rsidRDefault="001045A7" w:rsidP="001045A7"/>
    <w:p w14:paraId="0F54A2E8" w14:textId="77777777" w:rsidR="001045A7" w:rsidRDefault="001045A7" w:rsidP="001045A7">
      <w:pPr>
        <w:spacing w:line="240" w:lineRule="auto"/>
        <w:rPr>
          <w:rFonts w:cstheme="minorHAnsi"/>
          <w:b/>
          <w:bCs/>
        </w:rPr>
      </w:pPr>
    </w:p>
    <w:p w14:paraId="3CFA5DF9" w14:textId="77777777" w:rsidR="001045A7" w:rsidRDefault="001045A7" w:rsidP="001045A7">
      <w:pPr>
        <w:spacing w:line="240" w:lineRule="auto"/>
        <w:rPr>
          <w:rFonts w:cstheme="minorHAnsi"/>
          <w:b/>
          <w:bCs/>
        </w:rPr>
      </w:pPr>
    </w:p>
    <w:p w14:paraId="6BF3DC11" w14:textId="77777777" w:rsidR="001045A7" w:rsidRDefault="001045A7" w:rsidP="001045A7">
      <w:pPr>
        <w:spacing w:line="240" w:lineRule="auto"/>
        <w:rPr>
          <w:rFonts w:cstheme="minorHAnsi"/>
          <w:b/>
          <w:bCs/>
        </w:rPr>
      </w:pPr>
    </w:p>
    <w:p w14:paraId="054E6460" w14:textId="659D6B4F" w:rsidR="001045A7" w:rsidRDefault="001045A7" w:rsidP="001045A7">
      <w:pPr>
        <w:spacing w:line="240" w:lineRule="auto"/>
        <w:rPr>
          <w:rFonts w:cstheme="minorHAnsi"/>
          <w:b/>
          <w:bCs/>
        </w:rPr>
      </w:pPr>
    </w:p>
    <w:p w14:paraId="2B6D7571" w14:textId="77777777" w:rsidR="001045A7" w:rsidRDefault="001045A7" w:rsidP="001045A7">
      <w:pPr>
        <w:spacing w:line="240" w:lineRule="auto"/>
        <w:rPr>
          <w:rFonts w:cstheme="minorHAnsi"/>
          <w:b/>
          <w:bCs/>
        </w:rPr>
      </w:pPr>
    </w:p>
    <w:p w14:paraId="213F3D3B" w14:textId="77777777" w:rsidR="001045A7" w:rsidRDefault="001045A7" w:rsidP="001045A7">
      <w:pPr>
        <w:spacing w:line="240" w:lineRule="auto"/>
        <w:rPr>
          <w:rFonts w:cstheme="minorHAnsi"/>
          <w:b/>
          <w:bCs/>
        </w:rPr>
      </w:pPr>
    </w:p>
    <w:p w14:paraId="121CB75C" w14:textId="77777777" w:rsidR="001045A7" w:rsidRDefault="001045A7" w:rsidP="001045A7">
      <w:pPr>
        <w:spacing w:line="240" w:lineRule="auto"/>
        <w:rPr>
          <w:rFonts w:cstheme="minorHAnsi"/>
          <w:b/>
          <w:bCs/>
        </w:rPr>
      </w:pPr>
    </w:p>
    <w:p w14:paraId="72B2FD5D" w14:textId="77777777" w:rsidR="001045A7" w:rsidRDefault="001045A7" w:rsidP="001045A7">
      <w:pPr>
        <w:spacing w:line="240" w:lineRule="auto"/>
        <w:rPr>
          <w:rFonts w:cstheme="minorHAnsi"/>
          <w:b/>
          <w:bCs/>
        </w:rPr>
      </w:pPr>
    </w:p>
    <w:p w14:paraId="57AEDAC9" w14:textId="77777777" w:rsidR="001045A7" w:rsidRDefault="001045A7" w:rsidP="001045A7">
      <w:pPr>
        <w:spacing w:line="240" w:lineRule="auto"/>
        <w:rPr>
          <w:rFonts w:cstheme="minorHAnsi"/>
          <w:b/>
          <w:bCs/>
        </w:rPr>
      </w:pPr>
    </w:p>
    <w:p w14:paraId="6A0C308D" w14:textId="77777777" w:rsidR="001045A7" w:rsidRDefault="001045A7" w:rsidP="001045A7">
      <w:pPr>
        <w:spacing w:line="240" w:lineRule="auto"/>
        <w:rPr>
          <w:rFonts w:cstheme="minorHAnsi"/>
          <w:b/>
          <w:bCs/>
        </w:rPr>
      </w:pPr>
    </w:p>
    <w:p w14:paraId="4062C0EF" w14:textId="77777777" w:rsidR="00992CC8" w:rsidRDefault="00992CC8" w:rsidP="001045A7">
      <w:pPr>
        <w:spacing w:line="240" w:lineRule="auto"/>
        <w:rPr>
          <w:rFonts w:cstheme="minorHAnsi"/>
          <w:b/>
          <w:bCs/>
        </w:rPr>
      </w:pPr>
    </w:p>
    <w:p w14:paraId="7AC4A038" w14:textId="2066A79E" w:rsidR="001045A7" w:rsidRDefault="00425D66" w:rsidP="001045A7">
      <w:pPr>
        <w:spacing w:line="240" w:lineRule="auto"/>
        <w:rPr>
          <w:rFonts w:cstheme="minorHAnsi"/>
        </w:rPr>
      </w:pPr>
      <w:r>
        <w:rPr>
          <w:noProof/>
        </w:rPr>
        <w:drawing>
          <wp:anchor distT="0" distB="0" distL="114300" distR="114300" simplePos="0" relativeHeight="251661312" behindDoc="0" locked="0" layoutInCell="1" allowOverlap="1" wp14:anchorId="5457DDF3" wp14:editId="4CA6B1DF">
            <wp:simplePos x="0" y="0"/>
            <wp:positionH relativeFrom="margin">
              <wp:posOffset>-485775</wp:posOffset>
            </wp:positionH>
            <wp:positionV relativeFrom="paragraph">
              <wp:posOffset>444500</wp:posOffset>
            </wp:positionV>
            <wp:extent cx="7315200" cy="3438144"/>
            <wp:effectExtent l="0" t="0" r="0" b="0"/>
            <wp:wrapSquare wrapText="bothSides"/>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315200" cy="343814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45A7" w:rsidRPr="003D0D9C">
        <w:rPr>
          <w:rFonts w:cstheme="minorHAnsi"/>
          <w:b/>
          <w:bCs/>
        </w:rPr>
        <w:t xml:space="preserve">Figure </w:t>
      </w:r>
      <w:r w:rsidR="001045A7">
        <w:rPr>
          <w:rFonts w:cstheme="minorHAnsi"/>
          <w:b/>
          <w:bCs/>
        </w:rPr>
        <w:t>4</w:t>
      </w:r>
      <w:r w:rsidR="001045A7" w:rsidRPr="003D0D9C">
        <w:rPr>
          <w:rFonts w:cstheme="minorHAnsi"/>
        </w:rPr>
        <w:t>.</w:t>
      </w:r>
      <w:r w:rsidR="00152E25">
        <w:rPr>
          <w:rFonts w:cstheme="minorHAnsi"/>
        </w:rPr>
        <w:t xml:space="preserve"> </w:t>
      </w:r>
      <w:r w:rsidR="00C82259" w:rsidRPr="002C56CD">
        <w:rPr>
          <w:rFonts w:cstheme="minorHAnsi"/>
        </w:rPr>
        <w:t>Population projections under the gas and oil development</w:t>
      </w:r>
      <w:r w:rsidR="00C82259" w:rsidRPr="00525DC8">
        <w:rPr>
          <w:rFonts w:cstheme="minorHAnsi"/>
        </w:rPr>
        <w:t xml:space="preserve"> </w:t>
      </w:r>
      <w:r w:rsidR="00C82259" w:rsidRPr="002C56CD">
        <w:rPr>
          <w:rFonts w:cstheme="minorHAnsi"/>
        </w:rPr>
        <w:t xml:space="preserve">for </w:t>
      </w:r>
      <w:r w:rsidR="00C82259">
        <w:rPr>
          <w:rFonts w:cstheme="minorHAnsi"/>
        </w:rPr>
        <w:t>20</w:t>
      </w:r>
      <w:r w:rsidR="00C82259" w:rsidRPr="002C56CD">
        <w:rPr>
          <w:rFonts w:cstheme="minorHAnsi"/>
        </w:rPr>
        <w:t>%</w:t>
      </w:r>
      <w:r w:rsidR="00C82259">
        <w:rPr>
          <w:rFonts w:cstheme="minorHAnsi"/>
        </w:rPr>
        <w:t xml:space="preserve"> </w:t>
      </w:r>
      <w:r w:rsidR="00C82259" w:rsidRPr="002C56CD">
        <w:rPr>
          <w:rFonts w:cstheme="minorHAnsi"/>
        </w:rPr>
        <w:t xml:space="preserve">reduction in calf survival. </w:t>
      </w:r>
      <w:r w:rsidR="00C82259">
        <w:rPr>
          <w:rFonts w:cstheme="minorHAnsi"/>
        </w:rPr>
        <w:t xml:space="preserve">In </w:t>
      </w:r>
      <w:r w:rsidR="007C141F">
        <w:rPr>
          <w:rFonts w:cstheme="minorHAnsi"/>
        </w:rPr>
        <w:t>all</w:t>
      </w:r>
      <w:r w:rsidR="00C82259">
        <w:rPr>
          <w:rFonts w:cstheme="minorHAnsi"/>
        </w:rPr>
        <w:t xml:space="preserve"> </w:t>
      </w:r>
      <w:r w:rsidR="00935142">
        <w:rPr>
          <w:rFonts w:cstheme="minorHAnsi"/>
        </w:rPr>
        <w:t>five</w:t>
      </w:r>
      <w:r w:rsidR="00935142">
        <w:rPr>
          <w:rFonts w:cstheme="minorHAnsi"/>
        </w:rPr>
        <w:t xml:space="preserve"> </w:t>
      </w:r>
      <w:r w:rsidR="00C82259">
        <w:rPr>
          <w:rFonts w:cstheme="minorHAnsi"/>
        </w:rPr>
        <w:t xml:space="preserve">simulations </w:t>
      </w:r>
      <w:r w:rsidR="00C82259" w:rsidRPr="002C56CD">
        <w:rPr>
          <w:rFonts w:cstheme="minorHAnsi"/>
        </w:rPr>
        <w:t xml:space="preserve">population size </w:t>
      </w:r>
      <w:r w:rsidR="00C82259">
        <w:rPr>
          <w:rFonts w:cstheme="minorHAnsi"/>
        </w:rPr>
        <w:t xml:space="preserve">decreases </w:t>
      </w:r>
      <w:r w:rsidR="00C82259" w:rsidRPr="002C56CD">
        <w:rPr>
          <w:rFonts w:cstheme="minorHAnsi"/>
        </w:rPr>
        <w:t xml:space="preserve">over </w:t>
      </w:r>
      <w:r w:rsidR="00C82259">
        <w:rPr>
          <w:rFonts w:cstheme="minorHAnsi"/>
        </w:rPr>
        <w:t xml:space="preserve">a </w:t>
      </w:r>
      <w:r w:rsidR="00C82259" w:rsidRPr="002C56CD">
        <w:rPr>
          <w:rFonts w:cstheme="minorHAnsi"/>
        </w:rPr>
        <w:t>25yr period.</w:t>
      </w:r>
    </w:p>
    <w:p w14:paraId="64437974" w14:textId="02E7A672" w:rsidR="001045A7" w:rsidRDefault="00425D66" w:rsidP="001045A7">
      <w:pPr>
        <w:spacing w:line="240" w:lineRule="auto"/>
        <w:rPr>
          <w:rFonts w:cstheme="minorHAnsi"/>
        </w:rPr>
      </w:pPr>
      <w:r w:rsidDel="00425D66">
        <w:rPr>
          <w:noProof/>
        </w:rPr>
        <w:t xml:space="preserve"> </w:t>
      </w:r>
    </w:p>
    <w:p w14:paraId="0B9753C0" w14:textId="6405C5CB" w:rsidR="001045A7" w:rsidRPr="002C56CD" w:rsidRDefault="001045A7" w:rsidP="001045A7">
      <w:pPr>
        <w:spacing w:line="240" w:lineRule="auto"/>
        <w:rPr>
          <w:rFonts w:cstheme="minorHAnsi"/>
        </w:rPr>
      </w:pPr>
    </w:p>
    <w:p w14:paraId="4774A2D9" w14:textId="164BBCA7" w:rsidR="001045A7" w:rsidRPr="00CC7AB3" w:rsidRDefault="001045A7" w:rsidP="001045A7"/>
    <w:p w14:paraId="26EEAC41" w14:textId="77777777" w:rsidR="001045A7" w:rsidRPr="00CC7AB3" w:rsidRDefault="001045A7" w:rsidP="005C7F7D"/>
    <w:sectPr w:rsidR="001045A7" w:rsidRPr="00CC7A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DD61D4" w14:textId="77777777" w:rsidR="00CE16A3" w:rsidRDefault="00CE16A3" w:rsidP="00CE16A3">
      <w:pPr>
        <w:spacing w:after="0" w:line="240" w:lineRule="auto"/>
      </w:pPr>
      <w:r>
        <w:separator/>
      </w:r>
    </w:p>
  </w:endnote>
  <w:endnote w:type="continuationSeparator" w:id="0">
    <w:p w14:paraId="3AE93291" w14:textId="77777777" w:rsidR="00CE16A3" w:rsidRDefault="00CE16A3" w:rsidP="00CE16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A53FD2" w14:textId="77777777" w:rsidR="00CE16A3" w:rsidRDefault="00CE16A3" w:rsidP="00CE16A3">
      <w:pPr>
        <w:spacing w:after="0" w:line="240" w:lineRule="auto"/>
      </w:pPr>
      <w:r>
        <w:separator/>
      </w:r>
    </w:p>
  </w:footnote>
  <w:footnote w:type="continuationSeparator" w:id="0">
    <w:p w14:paraId="1D3F9072" w14:textId="77777777" w:rsidR="00CE16A3" w:rsidRDefault="00CE16A3" w:rsidP="00CE16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62892"/>
    <w:multiLevelType w:val="multilevel"/>
    <w:tmpl w:val="34006C7E"/>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440" w:hanging="360"/>
      </w:pPr>
    </w:lvl>
    <w:lvl w:ilvl="2">
      <w:start w:val="1"/>
      <w:numFmt w:val="lowerRoman"/>
      <w:lvlText w:val="%3."/>
      <w:lvlJc w:val="right"/>
      <w:pPr>
        <w:tabs>
          <w:tab w:val="num" w:pos="1440"/>
        </w:tabs>
        <w:ind w:left="2160" w:hanging="180"/>
      </w:pPr>
    </w:lvl>
    <w:lvl w:ilvl="3">
      <w:start w:val="1"/>
      <w:numFmt w:val="decimal"/>
      <w:lvlText w:val="%4."/>
      <w:lvlJc w:val="left"/>
      <w:pPr>
        <w:tabs>
          <w:tab w:val="num" w:pos="1800"/>
        </w:tabs>
        <w:ind w:left="2880" w:hanging="360"/>
      </w:pPr>
    </w:lvl>
    <w:lvl w:ilvl="4">
      <w:start w:val="1"/>
      <w:numFmt w:val="lowerLetter"/>
      <w:lvlText w:val="%5."/>
      <w:lvlJc w:val="left"/>
      <w:pPr>
        <w:tabs>
          <w:tab w:val="num" w:pos="2160"/>
        </w:tabs>
        <w:ind w:left="3600" w:hanging="360"/>
      </w:pPr>
    </w:lvl>
    <w:lvl w:ilvl="5">
      <w:start w:val="1"/>
      <w:numFmt w:val="lowerRoman"/>
      <w:lvlText w:val="%6."/>
      <w:lvlJc w:val="right"/>
      <w:pPr>
        <w:tabs>
          <w:tab w:val="num" w:pos="2520"/>
        </w:tabs>
        <w:ind w:left="4320" w:hanging="180"/>
      </w:pPr>
    </w:lvl>
    <w:lvl w:ilvl="6">
      <w:start w:val="1"/>
      <w:numFmt w:val="decimal"/>
      <w:lvlText w:val="%7."/>
      <w:lvlJc w:val="left"/>
      <w:pPr>
        <w:tabs>
          <w:tab w:val="num" w:pos="2880"/>
        </w:tabs>
        <w:ind w:left="5040" w:hanging="360"/>
      </w:pPr>
    </w:lvl>
    <w:lvl w:ilvl="7">
      <w:start w:val="1"/>
      <w:numFmt w:val="lowerLetter"/>
      <w:lvlText w:val="%8."/>
      <w:lvlJc w:val="left"/>
      <w:pPr>
        <w:tabs>
          <w:tab w:val="num" w:pos="3240"/>
        </w:tabs>
        <w:ind w:left="5760" w:hanging="360"/>
      </w:pPr>
    </w:lvl>
    <w:lvl w:ilvl="8">
      <w:start w:val="1"/>
      <w:numFmt w:val="lowerRoman"/>
      <w:lvlText w:val="%9."/>
      <w:lvlJc w:val="right"/>
      <w:pPr>
        <w:tabs>
          <w:tab w:val="num" w:pos="3600"/>
        </w:tabs>
        <w:ind w:left="6480" w:hanging="180"/>
      </w:pPr>
    </w:lvl>
  </w:abstractNum>
  <w:abstractNum w:abstractNumId="1" w15:restartNumberingAfterBreak="0">
    <w:nsid w:val="13D32A5E"/>
    <w:multiLevelType w:val="hybridMultilevel"/>
    <w:tmpl w:val="457CFF9E"/>
    <w:lvl w:ilvl="0" w:tplc="61E4C1AA">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4372"/>
    <w:rsid w:val="00000348"/>
    <w:rsid w:val="00000B58"/>
    <w:rsid w:val="000010AB"/>
    <w:rsid w:val="000014B1"/>
    <w:rsid w:val="00004FDB"/>
    <w:rsid w:val="00005758"/>
    <w:rsid w:val="000069AB"/>
    <w:rsid w:val="000075A1"/>
    <w:rsid w:val="00007A6D"/>
    <w:rsid w:val="00013316"/>
    <w:rsid w:val="00013592"/>
    <w:rsid w:val="00016DC4"/>
    <w:rsid w:val="00017D40"/>
    <w:rsid w:val="000202C7"/>
    <w:rsid w:val="000205C5"/>
    <w:rsid w:val="0002094C"/>
    <w:rsid w:val="00020DD1"/>
    <w:rsid w:val="000215D6"/>
    <w:rsid w:val="0002181C"/>
    <w:rsid w:val="000250B9"/>
    <w:rsid w:val="0002764C"/>
    <w:rsid w:val="0002787C"/>
    <w:rsid w:val="00027D0D"/>
    <w:rsid w:val="00027F07"/>
    <w:rsid w:val="00027F31"/>
    <w:rsid w:val="00031CEB"/>
    <w:rsid w:val="00034A6B"/>
    <w:rsid w:val="000377FA"/>
    <w:rsid w:val="00040D61"/>
    <w:rsid w:val="00044A58"/>
    <w:rsid w:val="00047F5B"/>
    <w:rsid w:val="00050797"/>
    <w:rsid w:val="00052A81"/>
    <w:rsid w:val="0005480E"/>
    <w:rsid w:val="00055527"/>
    <w:rsid w:val="00056F5E"/>
    <w:rsid w:val="00062258"/>
    <w:rsid w:val="000634C6"/>
    <w:rsid w:val="00065019"/>
    <w:rsid w:val="00065309"/>
    <w:rsid w:val="000666DE"/>
    <w:rsid w:val="0006675C"/>
    <w:rsid w:val="000668DB"/>
    <w:rsid w:val="00067A04"/>
    <w:rsid w:val="00067A0F"/>
    <w:rsid w:val="00071CED"/>
    <w:rsid w:val="000722DB"/>
    <w:rsid w:val="00075DBB"/>
    <w:rsid w:val="00086242"/>
    <w:rsid w:val="00092AC0"/>
    <w:rsid w:val="000934C2"/>
    <w:rsid w:val="00093F54"/>
    <w:rsid w:val="0009405E"/>
    <w:rsid w:val="00095779"/>
    <w:rsid w:val="000A3683"/>
    <w:rsid w:val="000A582A"/>
    <w:rsid w:val="000A5A76"/>
    <w:rsid w:val="000B1479"/>
    <w:rsid w:val="000B41A3"/>
    <w:rsid w:val="000B5F04"/>
    <w:rsid w:val="000B6BE1"/>
    <w:rsid w:val="000B6ED4"/>
    <w:rsid w:val="000C088F"/>
    <w:rsid w:val="000C0A8D"/>
    <w:rsid w:val="000C12CA"/>
    <w:rsid w:val="000C1AB6"/>
    <w:rsid w:val="000C5E89"/>
    <w:rsid w:val="000D079B"/>
    <w:rsid w:val="000D16DA"/>
    <w:rsid w:val="000D4E4B"/>
    <w:rsid w:val="000D5C08"/>
    <w:rsid w:val="000D5F03"/>
    <w:rsid w:val="000D7452"/>
    <w:rsid w:val="000E02C1"/>
    <w:rsid w:val="000E1369"/>
    <w:rsid w:val="000E5733"/>
    <w:rsid w:val="000E616D"/>
    <w:rsid w:val="000E78F7"/>
    <w:rsid w:val="000F00A2"/>
    <w:rsid w:val="000F0181"/>
    <w:rsid w:val="000F51E1"/>
    <w:rsid w:val="000F5956"/>
    <w:rsid w:val="000F76F5"/>
    <w:rsid w:val="001004CA"/>
    <w:rsid w:val="00104119"/>
    <w:rsid w:val="001045A7"/>
    <w:rsid w:val="00104A7B"/>
    <w:rsid w:val="0010628E"/>
    <w:rsid w:val="00106CE7"/>
    <w:rsid w:val="00112BBB"/>
    <w:rsid w:val="00114488"/>
    <w:rsid w:val="00115A19"/>
    <w:rsid w:val="00116EF4"/>
    <w:rsid w:val="0012077B"/>
    <w:rsid w:val="00120D6D"/>
    <w:rsid w:val="00123278"/>
    <w:rsid w:val="001251A1"/>
    <w:rsid w:val="0012760A"/>
    <w:rsid w:val="00130E44"/>
    <w:rsid w:val="00130F72"/>
    <w:rsid w:val="00130FC7"/>
    <w:rsid w:val="00132238"/>
    <w:rsid w:val="00140021"/>
    <w:rsid w:val="001404C6"/>
    <w:rsid w:val="00141DFC"/>
    <w:rsid w:val="00146FA1"/>
    <w:rsid w:val="00147C69"/>
    <w:rsid w:val="00147E6F"/>
    <w:rsid w:val="00150E73"/>
    <w:rsid w:val="00152D06"/>
    <w:rsid w:val="00152DE0"/>
    <w:rsid w:val="00152E25"/>
    <w:rsid w:val="00154B35"/>
    <w:rsid w:val="001575F7"/>
    <w:rsid w:val="00157A39"/>
    <w:rsid w:val="001664A6"/>
    <w:rsid w:val="001677A0"/>
    <w:rsid w:val="0017024A"/>
    <w:rsid w:val="001719CF"/>
    <w:rsid w:val="00173732"/>
    <w:rsid w:val="00173B14"/>
    <w:rsid w:val="00175D47"/>
    <w:rsid w:val="00176590"/>
    <w:rsid w:val="00180EED"/>
    <w:rsid w:val="00181BE4"/>
    <w:rsid w:val="00181F9A"/>
    <w:rsid w:val="00182F89"/>
    <w:rsid w:val="00187FE9"/>
    <w:rsid w:val="00192103"/>
    <w:rsid w:val="00192D9B"/>
    <w:rsid w:val="001931CB"/>
    <w:rsid w:val="00194BFC"/>
    <w:rsid w:val="001A04AE"/>
    <w:rsid w:val="001A05FE"/>
    <w:rsid w:val="001A43C3"/>
    <w:rsid w:val="001A4B28"/>
    <w:rsid w:val="001B269C"/>
    <w:rsid w:val="001B306A"/>
    <w:rsid w:val="001B55C4"/>
    <w:rsid w:val="001B7A2E"/>
    <w:rsid w:val="001C06B0"/>
    <w:rsid w:val="001C0DCE"/>
    <w:rsid w:val="001C292E"/>
    <w:rsid w:val="001C3C12"/>
    <w:rsid w:val="001C61AE"/>
    <w:rsid w:val="001C7271"/>
    <w:rsid w:val="001D14CF"/>
    <w:rsid w:val="001D47B5"/>
    <w:rsid w:val="001D5DF1"/>
    <w:rsid w:val="001E2995"/>
    <w:rsid w:val="001F0FC5"/>
    <w:rsid w:val="001F2005"/>
    <w:rsid w:val="001F2549"/>
    <w:rsid w:val="001F2ADB"/>
    <w:rsid w:val="001F2C53"/>
    <w:rsid w:val="001F2DD3"/>
    <w:rsid w:val="001F3703"/>
    <w:rsid w:val="002017B1"/>
    <w:rsid w:val="00206302"/>
    <w:rsid w:val="00210023"/>
    <w:rsid w:val="00213196"/>
    <w:rsid w:val="00213563"/>
    <w:rsid w:val="002163E6"/>
    <w:rsid w:val="00216B82"/>
    <w:rsid w:val="00217DFA"/>
    <w:rsid w:val="00222420"/>
    <w:rsid w:val="00222D59"/>
    <w:rsid w:val="00226AC0"/>
    <w:rsid w:val="00230312"/>
    <w:rsid w:val="0023482F"/>
    <w:rsid w:val="00236031"/>
    <w:rsid w:val="00236BBB"/>
    <w:rsid w:val="002407A7"/>
    <w:rsid w:val="002431D2"/>
    <w:rsid w:val="002444D7"/>
    <w:rsid w:val="00247BB9"/>
    <w:rsid w:val="002509B4"/>
    <w:rsid w:val="00250BFE"/>
    <w:rsid w:val="0025176E"/>
    <w:rsid w:val="00252453"/>
    <w:rsid w:val="002537EB"/>
    <w:rsid w:val="0025587E"/>
    <w:rsid w:val="00256CA4"/>
    <w:rsid w:val="00257CD4"/>
    <w:rsid w:val="00261A2B"/>
    <w:rsid w:val="00262760"/>
    <w:rsid w:val="00264907"/>
    <w:rsid w:val="002664EA"/>
    <w:rsid w:val="00267932"/>
    <w:rsid w:val="00271E15"/>
    <w:rsid w:val="00271ED5"/>
    <w:rsid w:val="002732EC"/>
    <w:rsid w:val="00275DCB"/>
    <w:rsid w:val="0028265D"/>
    <w:rsid w:val="002853B0"/>
    <w:rsid w:val="00285489"/>
    <w:rsid w:val="00285629"/>
    <w:rsid w:val="00286370"/>
    <w:rsid w:val="0028673F"/>
    <w:rsid w:val="00286F88"/>
    <w:rsid w:val="00287562"/>
    <w:rsid w:val="0029305A"/>
    <w:rsid w:val="00293962"/>
    <w:rsid w:val="00293CE6"/>
    <w:rsid w:val="0029455B"/>
    <w:rsid w:val="002960DF"/>
    <w:rsid w:val="002A37D5"/>
    <w:rsid w:val="002A5BA5"/>
    <w:rsid w:val="002B1061"/>
    <w:rsid w:val="002B4A8E"/>
    <w:rsid w:val="002B5015"/>
    <w:rsid w:val="002B5523"/>
    <w:rsid w:val="002B5681"/>
    <w:rsid w:val="002B6E12"/>
    <w:rsid w:val="002C0679"/>
    <w:rsid w:val="002C2431"/>
    <w:rsid w:val="002C289D"/>
    <w:rsid w:val="002C4DBF"/>
    <w:rsid w:val="002C56CD"/>
    <w:rsid w:val="002C6D92"/>
    <w:rsid w:val="002C7870"/>
    <w:rsid w:val="002D3066"/>
    <w:rsid w:val="002D59CA"/>
    <w:rsid w:val="002D5CA4"/>
    <w:rsid w:val="002D5CF3"/>
    <w:rsid w:val="002D64CB"/>
    <w:rsid w:val="002D6E9E"/>
    <w:rsid w:val="002D7ACD"/>
    <w:rsid w:val="002E026A"/>
    <w:rsid w:val="002E37C8"/>
    <w:rsid w:val="002E41E5"/>
    <w:rsid w:val="002E7996"/>
    <w:rsid w:val="002F09C0"/>
    <w:rsid w:val="002F1064"/>
    <w:rsid w:val="002F200D"/>
    <w:rsid w:val="002F2A65"/>
    <w:rsid w:val="002F322B"/>
    <w:rsid w:val="002F32EA"/>
    <w:rsid w:val="002F41B2"/>
    <w:rsid w:val="002F43EA"/>
    <w:rsid w:val="002F5282"/>
    <w:rsid w:val="00304A79"/>
    <w:rsid w:val="00305671"/>
    <w:rsid w:val="00310F00"/>
    <w:rsid w:val="00313DC9"/>
    <w:rsid w:val="003149B7"/>
    <w:rsid w:val="0031611C"/>
    <w:rsid w:val="003165C2"/>
    <w:rsid w:val="00316740"/>
    <w:rsid w:val="003206BB"/>
    <w:rsid w:val="00320F63"/>
    <w:rsid w:val="00321F7D"/>
    <w:rsid w:val="0032513E"/>
    <w:rsid w:val="00327395"/>
    <w:rsid w:val="00327E60"/>
    <w:rsid w:val="003344A3"/>
    <w:rsid w:val="00334C60"/>
    <w:rsid w:val="00336277"/>
    <w:rsid w:val="00340103"/>
    <w:rsid w:val="00341FDD"/>
    <w:rsid w:val="0034289B"/>
    <w:rsid w:val="00343222"/>
    <w:rsid w:val="0034496C"/>
    <w:rsid w:val="00344DA2"/>
    <w:rsid w:val="00346E59"/>
    <w:rsid w:val="00347420"/>
    <w:rsid w:val="0035276B"/>
    <w:rsid w:val="003565C2"/>
    <w:rsid w:val="0035733D"/>
    <w:rsid w:val="003600CD"/>
    <w:rsid w:val="003623C9"/>
    <w:rsid w:val="00362F2A"/>
    <w:rsid w:val="003645E7"/>
    <w:rsid w:val="0036633A"/>
    <w:rsid w:val="00367E1B"/>
    <w:rsid w:val="00370085"/>
    <w:rsid w:val="00370634"/>
    <w:rsid w:val="003727EF"/>
    <w:rsid w:val="0037357A"/>
    <w:rsid w:val="00376342"/>
    <w:rsid w:val="003771DA"/>
    <w:rsid w:val="003776AC"/>
    <w:rsid w:val="00377C89"/>
    <w:rsid w:val="0038121A"/>
    <w:rsid w:val="00381CED"/>
    <w:rsid w:val="003922A0"/>
    <w:rsid w:val="00392FC9"/>
    <w:rsid w:val="00394B64"/>
    <w:rsid w:val="003968EA"/>
    <w:rsid w:val="003A1098"/>
    <w:rsid w:val="003A270E"/>
    <w:rsid w:val="003A2958"/>
    <w:rsid w:val="003A3140"/>
    <w:rsid w:val="003A759C"/>
    <w:rsid w:val="003B177F"/>
    <w:rsid w:val="003B343E"/>
    <w:rsid w:val="003B6435"/>
    <w:rsid w:val="003B6AC1"/>
    <w:rsid w:val="003B6AE9"/>
    <w:rsid w:val="003C2FD3"/>
    <w:rsid w:val="003C5B17"/>
    <w:rsid w:val="003C66D1"/>
    <w:rsid w:val="003C7AD1"/>
    <w:rsid w:val="003C7C14"/>
    <w:rsid w:val="003D01F8"/>
    <w:rsid w:val="003D0D85"/>
    <w:rsid w:val="003D2AAC"/>
    <w:rsid w:val="003D2BBE"/>
    <w:rsid w:val="003D3A78"/>
    <w:rsid w:val="003D47BE"/>
    <w:rsid w:val="003D5764"/>
    <w:rsid w:val="003E0CF1"/>
    <w:rsid w:val="003E58AA"/>
    <w:rsid w:val="003E728C"/>
    <w:rsid w:val="003F25C4"/>
    <w:rsid w:val="003F341E"/>
    <w:rsid w:val="003F5617"/>
    <w:rsid w:val="003F750E"/>
    <w:rsid w:val="00400B50"/>
    <w:rsid w:val="00401489"/>
    <w:rsid w:val="00401FC5"/>
    <w:rsid w:val="00410864"/>
    <w:rsid w:val="004137F7"/>
    <w:rsid w:val="00421CFF"/>
    <w:rsid w:val="0042327A"/>
    <w:rsid w:val="00424CC7"/>
    <w:rsid w:val="0042542A"/>
    <w:rsid w:val="004257F9"/>
    <w:rsid w:val="00425D66"/>
    <w:rsid w:val="0042705E"/>
    <w:rsid w:val="00430EE9"/>
    <w:rsid w:val="00432A88"/>
    <w:rsid w:val="00436E0D"/>
    <w:rsid w:val="00440EAA"/>
    <w:rsid w:val="0044292B"/>
    <w:rsid w:val="00444446"/>
    <w:rsid w:val="004451F6"/>
    <w:rsid w:val="00445549"/>
    <w:rsid w:val="00445615"/>
    <w:rsid w:val="00445924"/>
    <w:rsid w:val="004508A7"/>
    <w:rsid w:val="00451D2D"/>
    <w:rsid w:val="00455D53"/>
    <w:rsid w:val="00457E5E"/>
    <w:rsid w:val="00460973"/>
    <w:rsid w:val="00460F4A"/>
    <w:rsid w:val="00461A38"/>
    <w:rsid w:val="004629C4"/>
    <w:rsid w:val="00465822"/>
    <w:rsid w:val="00465D83"/>
    <w:rsid w:val="004735F8"/>
    <w:rsid w:val="004766AC"/>
    <w:rsid w:val="004772EB"/>
    <w:rsid w:val="004805B1"/>
    <w:rsid w:val="004834B1"/>
    <w:rsid w:val="00484517"/>
    <w:rsid w:val="00486670"/>
    <w:rsid w:val="004905F8"/>
    <w:rsid w:val="004908DE"/>
    <w:rsid w:val="00492640"/>
    <w:rsid w:val="00492B5D"/>
    <w:rsid w:val="0049339F"/>
    <w:rsid w:val="0049429C"/>
    <w:rsid w:val="004945DE"/>
    <w:rsid w:val="004946C8"/>
    <w:rsid w:val="004965A5"/>
    <w:rsid w:val="00497335"/>
    <w:rsid w:val="004A11CA"/>
    <w:rsid w:val="004A2A75"/>
    <w:rsid w:val="004A2C5E"/>
    <w:rsid w:val="004A36E5"/>
    <w:rsid w:val="004A6ABC"/>
    <w:rsid w:val="004B05C2"/>
    <w:rsid w:val="004B27CD"/>
    <w:rsid w:val="004B4DBA"/>
    <w:rsid w:val="004B5CA2"/>
    <w:rsid w:val="004B6455"/>
    <w:rsid w:val="004C1514"/>
    <w:rsid w:val="004C285A"/>
    <w:rsid w:val="004C42EC"/>
    <w:rsid w:val="004C50BC"/>
    <w:rsid w:val="004D05FA"/>
    <w:rsid w:val="004D7700"/>
    <w:rsid w:val="004E090F"/>
    <w:rsid w:val="004E442B"/>
    <w:rsid w:val="004E5948"/>
    <w:rsid w:val="004F1F5D"/>
    <w:rsid w:val="004F2B20"/>
    <w:rsid w:val="004F3DFC"/>
    <w:rsid w:val="004F4F93"/>
    <w:rsid w:val="004F51DB"/>
    <w:rsid w:val="004F7459"/>
    <w:rsid w:val="00501DE2"/>
    <w:rsid w:val="005074DA"/>
    <w:rsid w:val="0051073C"/>
    <w:rsid w:val="0051095F"/>
    <w:rsid w:val="0051259D"/>
    <w:rsid w:val="0051505A"/>
    <w:rsid w:val="00516A53"/>
    <w:rsid w:val="0052167F"/>
    <w:rsid w:val="005231A7"/>
    <w:rsid w:val="00523532"/>
    <w:rsid w:val="00525DC8"/>
    <w:rsid w:val="00527395"/>
    <w:rsid w:val="00527B15"/>
    <w:rsid w:val="005306D3"/>
    <w:rsid w:val="00531BA0"/>
    <w:rsid w:val="0053620C"/>
    <w:rsid w:val="00544E2E"/>
    <w:rsid w:val="00545476"/>
    <w:rsid w:val="005458D1"/>
    <w:rsid w:val="00545C82"/>
    <w:rsid w:val="005509E6"/>
    <w:rsid w:val="005523F8"/>
    <w:rsid w:val="00555245"/>
    <w:rsid w:val="00556A87"/>
    <w:rsid w:val="00560A36"/>
    <w:rsid w:val="00561907"/>
    <w:rsid w:val="005625FD"/>
    <w:rsid w:val="00562C90"/>
    <w:rsid w:val="00563166"/>
    <w:rsid w:val="00564752"/>
    <w:rsid w:val="0056478B"/>
    <w:rsid w:val="00565406"/>
    <w:rsid w:val="00566104"/>
    <w:rsid w:val="00570546"/>
    <w:rsid w:val="0057279B"/>
    <w:rsid w:val="005737A8"/>
    <w:rsid w:val="0057540A"/>
    <w:rsid w:val="005755EF"/>
    <w:rsid w:val="0057576F"/>
    <w:rsid w:val="00576CE2"/>
    <w:rsid w:val="005770BA"/>
    <w:rsid w:val="00577F80"/>
    <w:rsid w:val="00580370"/>
    <w:rsid w:val="00580C14"/>
    <w:rsid w:val="00581D41"/>
    <w:rsid w:val="00587192"/>
    <w:rsid w:val="00587850"/>
    <w:rsid w:val="00587D3B"/>
    <w:rsid w:val="00591BF7"/>
    <w:rsid w:val="00592DD7"/>
    <w:rsid w:val="00596F43"/>
    <w:rsid w:val="005A2D40"/>
    <w:rsid w:val="005A6FE8"/>
    <w:rsid w:val="005B2033"/>
    <w:rsid w:val="005C703C"/>
    <w:rsid w:val="005C7A49"/>
    <w:rsid w:val="005C7F7D"/>
    <w:rsid w:val="005D089D"/>
    <w:rsid w:val="005D1F95"/>
    <w:rsid w:val="005D2AFC"/>
    <w:rsid w:val="005D54F7"/>
    <w:rsid w:val="005E14BA"/>
    <w:rsid w:val="005E1CF8"/>
    <w:rsid w:val="005E4516"/>
    <w:rsid w:val="005E5CA2"/>
    <w:rsid w:val="005F18DD"/>
    <w:rsid w:val="005F2B54"/>
    <w:rsid w:val="005F32EC"/>
    <w:rsid w:val="005F3875"/>
    <w:rsid w:val="005F43C2"/>
    <w:rsid w:val="005F4A20"/>
    <w:rsid w:val="005F5376"/>
    <w:rsid w:val="005F73B7"/>
    <w:rsid w:val="00602A9B"/>
    <w:rsid w:val="0060520A"/>
    <w:rsid w:val="00605B76"/>
    <w:rsid w:val="00605E4D"/>
    <w:rsid w:val="00606AA1"/>
    <w:rsid w:val="00606F41"/>
    <w:rsid w:val="00610722"/>
    <w:rsid w:val="00610EDA"/>
    <w:rsid w:val="00611B19"/>
    <w:rsid w:val="00612814"/>
    <w:rsid w:val="00613532"/>
    <w:rsid w:val="00613695"/>
    <w:rsid w:val="00614CEC"/>
    <w:rsid w:val="00614F78"/>
    <w:rsid w:val="00617E04"/>
    <w:rsid w:val="00620973"/>
    <w:rsid w:val="00622EE4"/>
    <w:rsid w:val="00623180"/>
    <w:rsid w:val="00626AC7"/>
    <w:rsid w:val="00633C67"/>
    <w:rsid w:val="0063477F"/>
    <w:rsid w:val="00636347"/>
    <w:rsid w:val="00637121"/>
    <w:rsid w:val="00640E1C"/>
    <w:rsid w:val="00642C7B"/>
    <w:rsid w:val="0064306F"/>
    <w:rsid w:val="006449A4"/>
    <w:rsid w:val="0064511D"/>
    <w:rsid w:val="00645CC8"/>
    <w:rsid w:val="00645EB1"/>
    <w:rsid w:val="006460A5"/>
    <w:rsid w:val="00651DE8"/>
    <w:rsid w:val="0065345A"/>
    <w:rsid w:val="00655BB1"/>
    <w:rsid w:val="00657016"/>
    <w:rsid w:val="006606AE"/>
    <w:rsid w:val="0066157D"/>
    <w:rsid w:val="00661DE2"/>
    <w:rsid w:val="006654B3"/>
    <w:rsid w:val="006716D8"/>
    <w:rsid w:val="006720B9"/>
    <w:rsid w:val="00673828"/>
    <w:rsid w:val="00675D46"/>
    <w:rsid w:val="006801B3"/>
    <w:rsid w:val="006809EF"/>
    <w:rsid w:val="00680F54"/>
    <w:rsid w:val="0068370D"/>
    <w:rsid w:val="00691A72"/>
    <w:rsid w:val="0069279C"/>
    <w:rsid w:val="00692AFE"/>
    <w:rsid w:val="006930FB"/>
    <w:rsid w:val="00694510"/>
    <w:rsid w:val="006A1684"/>
    <w:rsid w:val="006A2916"/>
    <w:rsid w:val="006A4196"/>
    <w:rsid w:val="006A4506"/>
    <w:rsid w:val="006A5E5C"/>
    <w:rsid w:val="006B07F6"/>
    <w:rsid w:val="006B0BD2"/>
    <w:rsid w:val="006B1571"/>
    <w:rsid w:val="006B2E05"/>
    <w:rsid w:val="006B50AA"/>
    <w:rsid w:val="006B54EA"/>
    <w:rsid w:val="006B5B10"/>
    <w:rsid w:val="006B7BEF"/>
    <w:rsid w:val="006C1618"/>
    <w:rsid w:val="006C1941"/>
    <w:rsid w:val="006C1CFF"/>
    <w:rsid w:val="006C23D1"/>
    <w:rsid w:val="006D05DA"/>
    <w:rsid w:val="006D0A75"/>
    <w:rsid w:val="006D1C72"/>
    <w:rsid w:val="006D657A"/>
    <w:rsid w:val="006D67C0"/>
    <w:rsid w:val="006E1442"/>
    <w:rsid w:val="006E3912"/>
    <w:rsid w:val="006E57EE"/>
    <w:rsid w:val="006F249F"/>
    <w:rsid w:val="006F2E1D"/>
    <w:rsid w:val="006F584C"/>
    <w:rsid w:val="006F7C47"/>
    <w:rsid w:val="0070258E"/>
    <w:rsid w:val="00704FF9"/>
    <w:rsid w:val="00706E5A"/>
    <w:rsid w:val="0071514B"/>
    <w:rsid w:val="00717436"/>
    <w:rsid w:val="007176AE"/>
    <w:rsid w:val="00722CE2"/>
    <w:rsid w:val="00724826"/>
    <w:rsid w:val="007249B8"/>
    <w:rsid w:val="00724B05"/>
    <w:rsid w:val="007270BA"/>
    <w:rsid w:val="007333FD"/>
    <w:rsid w:val="007336D7"/>
    <w:rsid w:val="00734932"/>
    <w:rsid w:val="00740FC3"/>
    <w:rsid w:val="00741040"/>
    <w:rsid w:val="00743230"/>
    <w:rsid w:val="00743B84"/>
    <w:rsid w:val="00747688"/>
    <w:rsid w:val="007547B1"/>
    <w:rsid w:val="00755E55"/>
    <w:rsid w:val="007576ED"/>
    <w:rsid w:val="00760870"/>
    <w:rsid w:val="007609DA"/>
    <w:rsid w:val="0076196A"/>
    <w:rsid w:val="00763408"/>
    <w:rsid w:val="00763794"/>
    <w:rsid w:val="007638C5"/>
    <w:rsid w:val="00767A0D"/>
    <w:rsid w:val="00770BC4"/>
    <w:rsid w:val="007715C1"/>
    <w:rsid w:val="00771852"/>
    <w:rsid w:val="007721BC"/>
    <w:rsid w:val="00775A15"/>
    <w:rsid w:val="0078076D"/>
    <w:rsid w:val="00780818"/>
    <w:rsid w:val="00780977"/>
    <w:rsid w:val="00783117"/>
    <w:rsid w:val="00783ED9"/>
    <w:rsid w:val="0078466C"/>
    <w:rsid w:val="00784B0B"/>
    <w:rsid w:val="00786161"/>
    <w:rsid w:val="00787E3D"/>
    <w:rsid w:val="00790C79"/>
    <w:rsid w:val="00790CF9"/>
    <w:rsid w:val="00791214"/>
    <w:rsid w:val="007922AA"/>
    <w:rsid w:val="0079785B"/>
    <w:rsid w:val="007A06CA"/>
    <w:rsid w:val="007A0A75"/>
    <w:rsid w:val="007A1632"/>
    <w:rsid w:val="007A1EB1"/>
    <w:rsid w:val="007A25C4"/>
    <w:rsid w:val="007A46A7"/>
    <w:rsid w:val="007B25A3"/>
    <w:rsid w:val="007B65A1"/>
    <w:rsid w:val="007B690E"/>
    <w:rsid w:val="007C141F"/>
    <w:rsid w:val="007C4B8D"/>
    <w:rsid w:val="007C619E"/>
    <w:rsid w:val="007D055E"/>
    <w:rsid w:val="007D13B4"/>
    <w:rsid w:val="007D5978"/>
    <w:rsid w:val="007D6E5B"/>
    <w:rsid w:val="007D7419"/>
    <w:rsid w:val="007D7F02"/>
    <w:rsid w:val="007E2602"/>
    <w:rsid w:val="007E33D3"/>
    <w:rsid w:val="007E4350"/>
    <w:rsid w:val="007F076D"/>
    <w:rsid w:val="007F0D36"/>
    <w:rsid w:val="007F27A4"/>
    <w:rsid w:val="007F2E5E"/>
    <w:rsid w:val="007F31C5"/>
    <w:rsid w:val="007F31DB"/>
    <w:rsid w:val="007F55DE"/>
    <w:rsid w:val="00800737"/>
    <w:rsid w:val="00800AD0"/>
    <w:rsid w:val="00802F5D"/>
    <w:rsid w:val="00803610"/>
    <w:rsid w:val="008040C9"/>
    <w:rsid w:val="0081233D"/>
    <w:rsid w:val="008155EA"/>
    <w:rsid w:val="00817957"/>
    <w:rsid w:val="008254B5"/>
    <w:rsid w:val="00825FCC"/>
    <w:rsid w:val="00827D9B"/>
    <w:rsid w:val="00832ED0"/>
    <w:rsid w:val="00833111"/>
    <w:rsid w:val="00836EB5"/>
    <w:rsid w:val="008379BE"/>
    <w:rsid w:val="008400BB"/>
    <w:rsid w:val="0084133D"/>
    <w:rsid w:val="00842099"/>
    <w:rsid w:val="00842A05"/>
    <w:rsid w:val="00842EBE"/>
    <w:rsid w:val="00843D71"/>
    <w:rsid w:val="00844612"/>
    <w:rsid w:val="00844AD0"/>
    <w:rsid w:val="00846D14"/>
    <w:rsid w:val="00851D48"/>
    <w:rsid w:val="0085305C"/>
    <w:rsid w:val="00853349"/>
    <w:rsid w:val="00853509"/>
    <w:rsid w:val="0085379B"/>
    <w:rsid w:val="008543E7"/>
    <w:rsid w:val="008546D7"/>
    <w:rsid w:val="00856B95"/>
    <w:rsid w:val="008578F7"/>
    <w:rsid w:val="0086014E"/>
    <w:rsid w:val="00861C1F"/>
    <w:rsid w:val="00863951"/>
    <w:rsid w:val="00863F2A"/>
    <w:rsid w:val="00864AE5"/>
    <w:rsid w:val="00866FF6"/>
    <w:rsid w:val="00871EE1"/>
    <w:rsid w:val="008738C9"/>
    <w:rsid w:val="00874710"/>
    <w:rsid w:val="00882E24"/>
    <w:rsid w:val="00883825"/>
    <w:rsid w:val="00885B57"/>
    <w:rsid w:val="00886B42"/>
    <w:rsid w:val="0089086A"/>
    <w:rsid w:val="008912FF"/>
    <w:rsid w:val="00891999"/>
    <w:rsid w:val="0089328E"/>
    <w:rsid w:val="008A2444"/>
    <w:rsid w:val="008A256A"/>
    <w:rsid w:val="008A2E2F"/>
    <w:rsid w:val="008A6839"/>
    <w:rsid w:val="008B0E71"/>
    <w:rsid w:val="008B12FE"/>
    <w:rsid w:val="008B4EE4"/>
    <w:rsid w:val="008B5470"/>
    <w:rsid w:val="008C253D"/>
    <w:rsid w:val="008C2D95"/>
    <w:rsid w:val="008C340B"/>
    <w:rsid w:val="008C3485"/>
    <w:rsid w:val="008C3648"/>
    <w:rsid w:val="008C6D76"/>
    <w:rsid w:val="008C7289"/>
    <w:rsid w:val="008C7679"/>
    <w:rsid w:val="008D0AE9"/>
    <w:rsid w:val="008D31D5"/>
    <w:rsid w:val="008D3905"/>
    <w:rsid w:val="008D53B8"/>
    <w:rsid w:val="008E2915"/>
    <w:rsid w:val="008F08D6"/>
    <w:rsid w:val="008F1671"/>
    <w:rsid w:val="008F1820"/>
    <w:rsid w:val="008F6D1F"/>
    <w:rsid w:val="009007EF"/>
    <w:rsid w:val="00904647"/>
    <w:rsid w:val="00906D62"/>
    <w:rsid w:val="00911845"/>
    <w:rsid w:val="00913969"/>
    <w:rsid w:val="00914BEC"/>
    <w:rsid w:val="00917F30"/>
    <w:rsid w:val="00922F0E"/>
    <w:rsid w:val="00925D9D"/>
    <w:rsid w:val="009263F0"/>
    <w:rsid w:val="00926719"/>
    <w:rsid w:val="00927074"/>
    <w:rsid w:val="009272CC"/>
    <w:rsid w:val="00927467"/>
    <w:rsid w:val="00930002"/>
    <w:rsid w:val="009332EB"/>
    <w:rsid w:val="00935142"/>
    <w:rsid w:val="009378E5"/>
    <w:rsid w:val="00945D13"/>
    <w:rsid w:val="00946537"/>
    <w:rsid w:val="00947498"/>
    <w:rsid w:val="00947897"/>
    <w:rsid w:val="00950EC3"/>
    <w:rsid w:val="00950EE6"/>
    <w:rsid w:val="00951801"/>
    <w:rsid w:val="00954C34"/>
    <w:rsid w:val="0096132A"/>
    <w:rsid w:val="0096479A"/>
    <w:rsid w:val="00965435"/>
    <w:rsid w:val="00967579"/>
    <w:rsid w:val="00967DA5"/>
    <w:rsid w:val="0097040A"/>
    <w:rsid w:val="009718FE"/>
    <w:rsid w:val="00971C85"/>
    <w:rsid w:val="009724A9"/>
    <w:rsid w:val="00974A30"/>
    <w:rsid w:val="00976E63"/>
    <w:rsid w:val="00980218"/>
    <w:rsid w:val="00980B51"/>
    <w:rsid w:val="009812C9"/>
    <w:rsid w:val="00983267"/>
    <w:rsid w:val="00992CC8"/>
    <w:rsid w:val="00993113"/>
    <w:rsid w:val="0099425B"/>
    <w:rsid w:val="00995901"/>
    <w:rsid w:val="00997DA9"/>
    <w:rsid w:val="009A2D3E"/>
    <w:rsid w:val="009A7984"/>
    <w:rsid w:val="009A7B21"/>
    <w:rsid w:val="009B03C1"/>
    <w:rsid w:val="009B0799"/>
    <w:rsid w:val="009B0C02"/>
    <w:rsid w:val="009B4688"/>
    <w:rsid w:val="009B518C"/>
    <w:rsid w:val="009C1B52"/>
    <w:rsid w:val="009C48B0"/>
    <w:rsid w:val="009C71CE"/>
    <w:rsid w:val="009C7FCD"/>
    <w:rsid w:val="009D06C5"/>
    <w:rsid w:val="009D1498"/>
    <w:rsid w:val="009D32BD"/>
    <w:rsid w:val="009D5351"/>
    <w:rsid w:val="009D738D"/>
    <w:rsid w:val="009E7965"/>
    <w:rsid w:val="009F4F77"/>
    <w:rsid w:val="009F79AC"/>
    <w:rsid w:val="009F7DE1"/>
    <w:rsid w:val="00A01B34"/>
    <w:rsid w:val="00A0377C"/>
    <w:rsid w:val="00A03F97"/>
    <w:rsid w:val="00A06885"/>
    <w:rsid w:val="00A06A1D"/>
    <w:rsid w:val="00A07108"/>
    <w:rsid w:val="00A11375"/>
    <w:rsid w:val="00A12417"/>
    <w:rsid w:val="00A1383C"/>
    <w:rsid w:val="00A161D1"/>
    <w:rsid w:val="00A1687F"/>
    <w:rsid w:val="00A16E94"/>
    <w:rsid w:val="00A175F3"/>
    <w:rsid w:val="00A1773D"/>
    <w:rsid w:val="00A17AA4"/>
    <w:rsid w:val="00A2232C"/>
    <w:rsid w:val="00A262A3"/>
    <w:rsid w:val="00A27AFA"/>
    <w:rsid w:val="00A27C42"/>
    <w:rsid w:val="00A33190"/>
    <w:rsid w:val="00A37D89"/>
    <w:rsid w:val="00A40297"/>
    <w:rsid w:val="00A40E05"/>
    <w:rsid w:val="00A41EC3"/>
    <w:rsid w:val="00A434C7"/>
    <w:rsid w:val="00A43CB1"/>
    <w:rsid w:val="00A44B52"/>
    <w:rsid w:val="00A46E49"/>
    <w:rsid w:val="00A47C77"/>
    <w:rsid w:val="00A53020"/>
    <w:rsid w:val="00A560CD"/>
    <w:rsid w:val="00A56C56"/>
    <w:rsid w:val="00A56DD6"/>
    <w:rsid w:val="00A6010D"/>
    <w:rsid w:val="00A60574"/>
    <w:rsid w:val="00A60AC2"/>
    <w:rsid w:val="00A66D17"/>
    <w:rsid w:val="00A67BFE"/>
    <w:rsid w:val="00A67CBF"/>
    <w:rsid w:val="00A71CB4"/>
    <w:rsid w:val="00A73F17"/>
    <w:rsid w:val="00A74036"/>
    <w:rsid w:val="00A7542F"/>
    <w:rsid w:val="00A76035"/>
    <w:rsid w:val="00A810B8"/>
    <w:rsid w:val="00A815AA"/>
    <w:rsid w:val="00A83FF8"/>
    <w:rsid w:val="00A84431"/>
    <w:rsid w:val="00A86CEB"/>
    <w:rsid w:val="00A870A1"/>
    <w:rsid w:val="00A879CD"/>
    <w:rsid w:val="00A90624"/>
    <w:rsid w:val="00A91E82"/>
    <w:rsid w:val="00A944F8"/>
    <w:rsid w:val="00A96973"/>
    <w:rsid w:val="00AA07EA"/>
    <w:rsid w:val="00AA2013"/>
    <w:rsid w:val="00AA2A3E"/>
    <w:rsid w:val="00AA5097"/>
    <w:rsid w:val="00AA728E"/>
    <w:rsid w:val="00AA7381"/>
    <w:rsid w:val="00AA7576"/>
    <w:rsid w:val="00AB0A58"/>
    <w:rsid w:val="00AB0B3A"/>
    <w:rsid w:val="00AB3796"/>
    <w:rsid w:val="00AB437C"/>
    <w:rsid w:val="00AB534F"/>
    <w:rsid w:val="00AC3574"/>
    <w:rsid w:val="00AC43C3"/>
    <w:rsid w:val="00AC4960"/>
    <w:rsid w:val="00AC51B2"/>
    <w:rsid w:val="00AC53AB"/>
    <w:rsid w:val="00AD0A81"/>
    <w:rsid w:val="00AD420D"/>
    <w:rsid w:val="00AD495D"/>
    <w:rsid w:val="00AD4F14"/>
    <w:rsid w:val="00AD5054"/>
    <w:rsid w:val="00AE1ED2"/>
    <w:rsid w:val="00AE1F46"/>
    <w:rsid w:val="00AE2D4E"/>
    <w:rsid w:val="00AE3FEC"/>
    <w:rsid w:val="00AE4416"/>
    <w:rsid w:val="00AE48D8"/>
    <w:rsid w:val="00AE50D9"/>
    <w:rsid w:val="00AF5E94"/>
    <w:rsid w:val="00AF5EE1"/>
    <w:rsid w:val="00AF6420"/>
    <w:rsid w:val="00AF6A2B"/>
    <w:rsid w:val="00AF6C5A"/>
    <w:rsid w:val="00B0082F"/>
    <w:rsid w:val="00B00D39"/>
    <w:rsid w:val="00B00E5F"/>
    <w:rsid w:val="00B012F6"/>
    <w:rsid w:val="00B01AAA"/>
    <w:rsid w:val="00B01FD3"/>
    <w:rsid w:val="00B06CE3"/>
    <w:rsid w:val="00B21EA5"/>
    <w:rsid w:val="00B23FE2"/>
    <w:rsid w:val="00B253C4"/>
    <w:rsid w:val="00B27804"/>
    <w:rsid w:val="00B27F13"/>
    <w:rsid w:val="00B31A0F"/>
    <w:rsid w:val="00B35C95"/>
    <w:rsid w:val="00B369FC"/>
    <w:rsid w:val="00B372F2"/>
    <w:rsid w:val="00B37859"/>
    <w:rsid w:val="00B41D9E"/>
    <w:rsid w:val="00B42204"/>
    <w:rsid w:val="00B4390A"/>
    <w:rsid w:val="00B445B6"/>
    <w:rsid w:val="00B45B08"/>
    <w:rsid w:val="00B508A2"/>
    <w:rsid w:val="00B56C37"/>
    <w:rsid w:val="00B600E0"/>
    <w:rsid w:val="00B6165A"/>
    <w:rsid w:val="00B61DF6"/>
    <w:rsid w:val="00B629AA"/>
    <w:rsid w:val="00B672A5"/>
    <w:rsid w:val="00B67503"/>
    <w:rsid w:val="00B73D23"/>
    <w:rsid w:val="00B74F39"/>
    <w:rsid w:val="00B771A1"/>
    <w:rsid w:val="00B77251"/>
    <w:rsid w:val="00B80A46"/>
    <w:rsid w:val="00B81551"/>
    <w:rsid w:val="00B83024"/>
    <w:rsid w:val="00B8412A"/>
    <w:rsid w:val="00B92106"/>
    <w:rsid w:val="00B940F0"/>
    <w:rsid w:val="00B95262"/>
    <w:rsid w:val="00B95497"/>
    <w:rsid w:val="00B954BC"/>
    <w:rsid w:val="00B95B62"/>
    <w:rsid w:val="00B96DF1"/>
    <w:rsid w:val="00BA178C"/>
    <w:rsid w:val="00BA2307"/>
    <w:rsid w:val="00BA34DA"/>
    <w:rsid w:val="00BA6105"/>
    <w:rsid w:val="00BB076A"/>
    <w:rsid w:val="00BB0AA6"/>
    <w:rsid w:val="00BB217F"/>
    <w:rsid w:val="00BB2EB1"/>
    <w:rsid w:val="00BB37C5"/>
    <w:rsid w:val="00BB3FA1"/>
    <w:rsid w:val="00BC23A6"/>
    <w:rsid w:val="00BC551C"/>
    <w:rsid w:val="00BC6A97"/>
    <w:rsid w:val="00BC6BB2"/>
    <w:rsid w:val="00BD0884"/>
    <w:rsid w:val="00BD25D2"/>
    <w:rsid w:val="00BD3BB1"/>
    <w:rsid w:val="00BD6F0A"/>
    <w:rsid w:val="00BE1050"/>
    <w:rsid w:val="00BE12EE"/>
    <w:rsid w:val="00BE156E"/>
    <w:rsid w:val="00BE3D76"/>
    <w:rsid w:val="00BE55AF"/>
    <w:rsid w:val="00BE5D10"/>
    <w:rsid w:val="00BE624D"/>
    <w:rsid w:val="00BF2530"/>
    <w:rsid w:val="00BF273F"/>
    <w:rsid w:val="00BF3EE4"/>
    <w:rsid w:val="00BF49EB"/>
    <w:rsid w:val="00BF5D1D"/>
    <w:rsid w:val="00BF5DA8"/>
    <w:rsid w:val="00BF66F5"/>
    <w:rsid w:val="00BF6BEC"/>
    <w:rsid w:val="00C02156"/>
    <w:rsid w:val="00C056AC"/>
    <w:rsid w:val="00C06973"/>
    <w:rsid w:val="00C11897"/>
    <w:rsid w:val="00C11D6A"/>
    <w:rsid w:val="00C11EB6"/>
    <w:rsid w:val="00C133E0"/>
    <w:rsid w:val="00C13C49"/>
    <w:rsid w:val="00C13F82"/>
    <w:rsid w:val="00C1545D"/>
    <w:rsid w:val="00C205C6"/>
    <w:rsid w:val="00C20F11"/>
    <w:rsid w:val="00C25597"/>
    <w:rsid w:val="00C30505"/>
    <w:rsid w:val="00C337E3"/>
    <w:rsid w:val="00C343D0"/>
    <w:rsid w:val="00C364BD"/>
    <w:rsid w:val="00C400E1"/>
    <w:rsid w:val="00C427C0"/>
    <w:rsid w:val="00C42B94"/>
    <w:rsid w:val="00C447C8"/>
    <w:rsid w:val="00C456F3"/>
    <w:rsid w:val="00C464BA"/>
    <w:rsid w:val="00C46688"/>
    <w:rsid w:val="00C46A3F"/>
    <w:rsid w:val="00C541B5"/>
    <w:rsid w:val="00C54435"/>
    <w:rsid w:val="00C54DCA"/>
    <w:rsid w:val="00C568CF"/>
    <w:rsid w:val="00C57123"/>
    <w:rsid w:val="00C633D5"/>
    <w:rsid w:val="00C6491C"/>
    <w:rsid w:val="00C661FD"/>
    <w:rsid w:val="00C66B83"/>
    <w:rsid w:val="00C67A83"/>
    <w:rsid w:val="00C67FF4"/>
    <w:rsid w:val="00C717AC"/>
    <w:rsid w:val="00C71CF7"/>
    <w:rsid w:val="00C71D27"/>
    <w:rsid w:val="00C7448D"/>
    <w:rsid w:val="00C758BB"/>
    <w:rsid w:val="00C7685F"/>
    <w:rsid w:val="00C77229"/>
    <w:rsid w:val="00C81B3F"/>
    <w:rsid w:val="00C82259"/>
    <w:rsid w:val="00C8379A"/>
    <w:rsid w:val="00C84E35"/>
    <w:rsid w:val="00C86A15"/>
    <w:rsid w:val="00C909F4"/>
    <w:rsid w:val="00C911DE"/>
    <w:rsid w:val="00C91D4C"/>
    <w:rsid w:val="00C9355C"/>
    <w:rsid w:val="00C9393F"/>
    <w:rsid w:val="00C9517E"/>
    <w:rsid w:val="00C95CB3"/>
    <w:rsid w:val="00C9700F"/>
    <w:rsid w:val="00CA2041"/>
    <w:rsid w:val="00CA237D"/>
    <w:rsid w:val="00CA3093"/>
    <w:rsid w:val="00CA3179"/>
    <w:rsid w:val="00CA3751"/>
    <w:rsid w:val="00CA487B"/>
    <w:rsid w:val="00CB06EF"/>
    <w:rsid w:val="00CB1F86"/>
    <w:rsid w:val="00CB28CE"/>
    <w:rsid w:val="00CB38B8"/>
    <w:rsid w:val="00CB6F43"/>
    <w:rsid w:val="00CC0013"/>
    <w:rsid w:val="00CC0701"/>
    <w:rsid w:val="00CC1109"/>
    <w:rsid w:val="00CC2A5A"/>
    <w:rsid w:val="00CC3D69"/>
    <w:rsid w:val="00CC7918"/>
    <w:rsid w:val="00CC7AB3"/>
    <w:rsid w:val="00CD119A"/>
    <w:rsid w:val="00CD121A"/>
    <w:rsid w:val="00CD3624"/>
    <w:rsid w:val="00CD42A8"/>
    <w:rsid w:val="00CD470F"/>
    <w:rsid w:val="00CE0143"/>
    <w:rsid w:val="00CE05E5"/>
    <w:rsid w:val="00CE0759"/>
    <w:rsid w:val="00CE16A3"/>
    <w:rsid w:val="00CE2FE3"/>
    <w:rsid w:val="00CF4D18"/>
    <w:rsid w:val="00CF5982"/>
    <w:rsid w:val="00CF5C4F"/>
    <w:rsid w:val="00CF682E"/>
    <w:rsid w:val="00CF7775"/>
    <w:rsid w:val="00D015D6"/>
    <w:rsid w:val="00D01C98"/>
    <w:rsid w:val="00D02858"/>
    <w:rsid w:val="00D1052B"/>
    <w:rsid w:val="00D11FA8"/>
    <w:rsid w:val="00D12853"/>
    <w:rsid w:val="00D17030"/>
    <w:rsid w:val="00D17F51"/>
    <w:rsid w:val="00D21A58"/>
    <w:rsid w:val="00D236CC"/>
    <w:rsid w:val="00D23BE3"/>
    <w:rsid w:val="00D23DD2"/>
    <w:rsid w:val="00D24E94"/>
    <w:rsid w:val="00D24FB4"/>
    <w:rsid w:val="00D261BF"/>
    <w:rsid w:val="00D26B6E"/>
    <w:rsid w:val="00D326AE"/>
    <w:rsid w:val="00D33899"/>
    <w:rsid w:val="00D345BC"/>
    <w:rsid w:val="00D36388"/>
    <w:rsid w:val="00D3685B"/>
    <w:rsid w:val="00D409F2"/>
    <w:rsid w:val="00D41400"/>
    <w:rsid w:val="00D45651"/>
    <w:rsid w:val="00D47E62"/>
    <w:rsid w:val="00D51C55"/>
    <w:rsid w:val="00D545B9"/>
    <w:rsid w:val="00D54F61"/>
    <w:rsid w:val="00D56087"/>
    <w:rsid w:val="00D56AB1"/>
    <w:rsid w:val="00D60636"/>
    <w:rsid w:val="00D6082B"/>
    <w:rsid w:val="00D60CE5"/>
    <w:rsid w:val="00D61BFA"/>
    <w:rsid w:val="00D64471"/>
    <w:rsid w:val="00D65427"/>
    <w:rsid w:val="00D65F3B"/>
    <w:rsid w:val="00D67BAC"/>
    <w:rsid w:val="00D71EBF"/>
    <w:rsid w:val="00D72AA7"/>
    <w:rsid w:val="00D7431B"/>
    <w:rsid w:val="00D766F7"/>
    <w:rsid w:val="00D83A0D"/>
    <w:rsid w:val="00D85886"/>
    <w:rsid w:val="00D87CDD"/>
    <w:rsid w:val="00D90C27"/>
    <w:rsid w:val="00D90DC7"/>
    <w:rsid w:val="00D948AF"/>
    <w:rsid w:val="00D949EE"/>
    <w:rsid w:val="00DA07D9"/>
    <w:rsid w:val="00DA16D1"/>
    <w:rsid w:val="00DA382B"/>
    <w:rsid w:val="00DA3ADB"/>
    <w:rsid w:val="00DA61E5"/>
    <w:rsid w:val="00DA623D"/>
    <w:rsid w:val="00DA73DE"/>
    <w:rsid w:val="00DA7C00"/>
    <w:rsid w:val="00DB34A5"/>
    <w:rsid w:val="00DB7203"/>
    <w:rsid w:val="00DC1D28"/>
    <w:rsid w:val="00DC2F91"/>
    <w:rsid w:val="00DC368E"/>
    <w:rsid w:val="00DC47E7"/>
    <w:rsid w:val="00DC4A4E"/>
    <w:rsid w:val="00DC7AA4"/>
    <w:rsid w:val="00DD4864"/>
    <w:rsid w:val="00DD4978"/>
    <w:rsid w:val="00DD6287"/>
    <w:rsid w:val="00DD677D"/>
    <w:rsid w:val="00DD686C"/>
    <w:rsid w:val="00DE1706"/>
    <w:rsid w:val="00DE2DB4"/>
    <w:rsid w:val="00DE5076"/>
    <w:rsid w:val="00DF229F"/>
    <w:rsid w:val="00DF2E55"/>
    <w:rsid w:val="00DF341F"/>
    <w:rsid w:val="00DF418F"/>
    <w:rsid w:val="00DF50E2"/>
    <w:rsid w:val="00E0222C"/>
    <w:rsid w:val="00E0291F"/>
    <w:rsid w:val="00E02D13"/>
    <w:rsid w:val="00E040ED"/>
    <w:rsid w:val="00E0472D"/>
    <w:rsid w:val="00E07326"/>
    <w:rsid w:val="00E11811"/>
    <w:rsid w:val="00E121DC"/>
    <w:rsid w:val="00E127BC"/>
    <w:rsid w:val="00E16459"/>
    <w:rsid w:val="00E16EDA"/>
    <w:rsid w:val="00E21A5E"/>
    <w:rsid w:val="00E22156"/>
    <w:rsid w:val="00E2601F"/>
    <w:rsid w:val="00E27E72"/>
    <w:rsid w:val="00E31590"/>
    <w:rsid w:val="00E34E0B"/>
    <w:rsid w:val="00E35074"/>
    <w:rsid w:val="00E37DDB"/>
    <w:rsid w:val="00E40254"/>
    <w:rsid w:val="00E40949"/>
    <w:rsid w:val="00E41A46"/>
    <w:rsid w:val="00E42227"/>
    <w:rsid w:val="00E42686"/>
    <w:rsid w:val="00E42FED"/>
    <w:rsid w:val="00E4304F"/>
    <w:rsid w:val="00E439E5"/>
    <w:rsid w:val="00E45701"/>
    <w:rsid w:val="00E46814"/>
    <w:rsid w:val="00E50382"/>
    <w:rsid w:val="00E51900"/>
    <w:rsid w:val="00E5352E"/>
    <w:rsid w:val="00E617DF"/>
    <w:rsid w:val="00E62CB7"/>
    <w:rsid w:val="00E62E8A"/>
    <w:rsid w:val="00E6341D"/>
    <w:rsid w:val="00E65BAE"/>
    <w:rsid w:val="00E66D17"/>
    <w:rsid w:val="00E66F31"/>
    <w:rsid w:val="00E730B0"/>
    <w:rsid w:val="00E806A1"/>
    <w:rsid w:val="00E8260D"/>
    <w:rsid w:val="00E842E2"/>
    <w:rsid w:val="00E85DC1"/>
    <w:rsid w:val="00E87BFD"/>
    <w:rsid w:val="00E900DD"/>
    <w:rsid w:val="00E90F68"/>
    <w:rsid w:val="00E93138"/>
    <w:rsid w:val="00E93A15"/>
    <w:rsid w:val="00E94372"/>
    <w:rsid w:val="00E95A07"/>
    <w:rsid w:val="00E97AC0"/>
    <w:rsid w:val="00EA0FB3"/>
    <w:rsid w:val="00EA1B0C"/>
    <w:rsid w:val="00EA1C2B"/>
    <w:rsid w:val="00EA5ABC"/>
    <w:rsid w:val="00EB795B"/>
    <w:rsid w:val="00EC34EA"/>
    <w:rsid w:val="00EC59C8"/>
    <w:rsid w:val="00EC629D"/>
    <w:rsid w:val="00EC64AC"/>
    <w:rsid w:val="00EC7129"/>
    <w:rsid w:val="00ED2E3A"/>
    <w:rsid w:val="00ED7F81"/>
    <w:rsid w:val="00EE0ADC"/>
    <w:rsid w:val="00EE4845"/>
    <w:rsid w:val="00EE7686"/>
    <w:rsid w:val="00EF127F"/>
    <w:rsid w:val="00EF29C5"/>
    <w:rsid w:val="00EF6E7C"/>
    <w:rsid w:val="00EF6E8C"/>
    <w:rsid w:val="00F00D70"/>
    <w:rsid w:val="00F0172A"/>
    <w:rsid w:val="00F01DA7"/>
    <w:rsid w:val="00F02071"/>
    <w:rsid w:val="00F03B4F"/>
    <w:rsid w:val="00F042B9"/>
    <w:rsid w:val="00F1192D"/>
    <w:rsid w:val="00F12A8D"/>
    <w:rsid w:val="00F156C7"/>
    <w:rsid w:val="00F21122"/>
    <w:rsid w:val="00F2364D"/>
    <w:rsid w:val="00F23BC8"/>
    <w:rsid w:val="00F24B8C"/>
    <w:rsid w:val="00F2737C"/>
    <w:rsid w:val="00F27E34"/>
    <w:rsid w:val="00F31F54"/>
    <w:rsid w:val="00F34E84"/>
    <w:rsid w:val="00F404F1"/>
    <w:rsid w:val="00F45F61"/>
    <w:rsid w:val="00F45FA9"/>
    <w:rsid w:val="00F47877"/>
    <w:rsid w:val="00F52326"/>
    <w:rsid w:val="00F524DF"/>
    <w:rsid w:val="00F52FCC"/>
    <w:rsid w:val="00F5401E"/>
    <w:rsid w:val="00F5781E"/>
    <w:rsid w:val="00F61082"/>
    <w:rsid w:val="00F622CD"/>
    <w:rsid w:val="00F6250D"/>
    <w:rsid w:val="00F643B1"/>
    <w:rsid w:val="00F72982"/>
    <w:rsid w:val="00F72D33"/>
    <w:rsid w:val="00F74144"/>
    <w:rsid w:val="00F81BB5"/>
    <w:rsid w:val="00F82374"/>
    <w:rsid w:val="00F83027"/>
    <w:rsid w:val="00F906EC"/>
    <w:rsid w:val="00F91898"/>
    <w:rsid w:val="00F954DC"/>
    <w:rsid w:val="00F96E04"/>
    <w:rsid w:val="00F97787"/>
    <w:rsid w:val="00F97FC5"/>
    <w:rsid w:val="00FA011C"/>
    <w:rsid w:val="00FA261A"/>
    <w:rsid w:val="00FA2928"/>
    <w:rsid w:val="00FA3347"/>
    <w:rsid w:val="00FA402E"/>
    <w:rsid w:val="00FA4060"/>
    <w:rsid w:val="00FA4D86"/>
    <w:rsid w:val="00FA51A4"/>
    <w:rsid w:val="00FB2581"/>
    <w:rsid w:val="00FB53C2"/>
    <w:rsid w:val="00FB56E4"/>
    <w:rsid w:val="00FB6395"/>
    <w:rsid w:val="00FC061E"/>
    <w:rsid w:val="00FC0C26"/>
    <w:rsid w:val="00FC2412"/>
    <w:rsid w:val="00FC24BC"/>
    <w:rsid w:val="00FC2AEC"/>
    <w:rsid w:val="00FC3C95"/>
    <w:rsid w:val="00FC4915"/>
    <w:rsid w:val="00FC558A"/>
    <w:rsid w:val="00FD20AA"/>
    <w:rsid w:val="00FD2205"/>
    <w:rsid w:val="00FD2BFA"/>
    <w:rsid w:val="00FD2F6C"/>
    <w:rsid w:val="00FD32E0"/>
    <w:rsid w:val="00FD382C"/>
    <w:rsid w:val="00FD3C27"/>
    <w:rsid w:val="00FD5A67"/>
    <w:rsid w:val="00FD6D1A"/>
    <w:rsid w:val="00FD7967"/>
    <w:rsid w:val="00FE062E"/>
    <w:rsid w:val="00FE0ABA"/>
    <w:rsid w:val="00FE297E"/>
    <w:rsid w:val="00FE4641"/>
    <w:rsid w:val="00FE5F84"/>
    <w:rsid w:val="00FF2A65"/>
    <w:rsid w:val="00FF2A6A"/>
    <w:rsid w:val="00FF2B17"/>
    <w:rsid w:val="00FF32F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D7FE9A"/>
  <w15:chartTrackingRefBased/>
  <w15:docId w15:val="{1CB6705D-4187-4245-A411-ABFA60130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2853"/>
    <w:pPr>
      <w:ind w:left="720"/>
      <w:contextualSpacing/>
    </w:pPr>
  </w:style>
  <w:style w:type="character" w:styleId="PlaceholderText">
    <w:name w:val="Placeholder Text"/>
    <w:basedOn w:val="DefaultParagraphFont"/>
    <w:uiPriority w:val="99"/>
    <w:semiHidden/>
    <w:rsid w:val="00370634"/>
    <w:rPr>
      <w:color w:val="808080"/>
    </w:rPr>
  </w:style>
  <w:style w:type="paragraph" w:customStyle="1" w:styleId="EndNoteBibliography">
    <w:name w:val="EndNote Bibliography"/>
    <w:basedOn w:val="Normal"/>
    <w:link w:val="EndNoteBibliographyChar"/>
    <w:rsid w:val="00BB3F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B3FA1"/>
    <w:rPr>
      <w:rFonts w:ascii="Calibri" w:hAnsi="Calibri" w:cs="Calibri"/>
      <w:noProof/>
    </w:rPr>
  </w:style>
  <w:style w:type="paragraph" w:styleId="Revision">
    <w:name w:val="Revision"/>
    <w:hidden/>
    <w:uiPriority w:val="99"/>
    <w:semiHidden/>
    <w:rsid w:val="0035276B"/>
    <w:pPr>
      <w:spacing w:after="0" w:line="240" w:lineRule="auto"/>
    </w:pPr>
  </w:style>
  <w:style w:type="paragraph" w:styleId="Header">
    <w:name w:val="header"/>
    <w:basedOn w:val="Normal"/>
    <w:link w:val="HeaderChar"/>
    <w:uiPriority w:val="99"/>
    <w:unhideWhenUsed/>
    <w:rsid w:val="00CE16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16A3"/>
  </w:style>
  <w:style w:type="paragraph" w:styleId="Footer">
    <w:name w:val="footer"/>
    <w:basedOn w:val="Normal"/>
    <w:link w:val="FooterChar"/>
    <w:uiPriority w:val="99"/>
    <w:unhideWhenUsed/>
    <w:rsid w:val="00CE16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16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855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FB953A-F6EB-4BC5-8FA8-825DAAA07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039</Words>
  <Characters>1732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Gulotta</dc:creator>
  <cp:keywords/>
  <dc:description/>
  <cp:lastModifiedBy>Nick Gulotta</cp:lastModifiedBy>
  <cp:revision>411</cp:revision>
  <dcterms:created xsi:type="dcterms:W3CDTF">2021-12-01T01:58:00Z</dcterms:created>
  <dcterms:modified xsi:type="dcterms:W3CDTF">2021-12-07T04:58:00Z</dcterms:modified>
</cp:coreProperties>
</file>